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67252E">
      <w:pPr>
        <w:pStyle w:val="Title"/>
        <w:spacing w:line="480" w:lineRule="auto"/>
        <w:jc w:val="left"/>
      </w:pPr>
    </w:p>
    <w:p w14:paraId="3C17270E" w14:textId="2C69884B" w:rsidR="00AF54D7" w:rsidRPr="003A2CA1" w:rsidRDefault="004F59BE" w:rsidP="00A35634">
      <w:pPr>
        <w:pStyle w:val="Title"/>
        <w:spacing w:line="480" w:lineRule="auto"/>
        <w:jc w:val="center"/>
      </w:pPr>
      <w:r>
        <w:t xml:space="preserve">Genotypically diverse co-expression networks </w:t>
      </w:r>
      <w:r w:rsidR="00B078C7">
        <w:t xml:space="preserve">identify genes driving elemental accumulation in maize </w:t>
      </w:r>
      <w:commentRangeStart w:id="0"/>
      <w:r w:rsidR="00B078C7">
        <w:t>seeds</w:t>
      </w:r>
      <w:commentRangeEnd w:id="0"/>
      <w:r w:rsidR="00B078C7">
        <w:rPr>
          <w:rStyle w:val="CommentReference"/>
          <w:rFonts w:ascii="Georgia" w:eastAsiaTheme="minorHAnsi" w:hAnsi="Georgia" w:cs="Arial"/>
          <w:b w:val="0"/>
          <w:spacing w:val="0"/>
          <w:kern w:val="0"/>
        </w:rPr>
        <w:commentReference w:id="0"/>
      </w:r>
    </w:p>
    <w:p w14:paraId="35A1A184" w14:textId="783C67C2" w:rsidR="006B33EA" w:rsidRDefault="006B33EA" w:rsidP="00A3563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8C15B5">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8C15B5">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67252E">
      <w:pPr>
        <w:pStyle w:val="ListParagraph"/>
        <w:numPr>
          <w:ilvl w:val="0"/>
          <w:numId w:val="8"/>
        </w:numPr>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67252E">
      <w:pPr>
        <w:pStyle w:val="ListParagraph"/>
        <w:numPr>
          <w:ilvl w:val="0"/>
          <w:numId w:val="8"/>
        </w:numPr>
        <w:jc w:val="left"/>
      </w:pPr>
      <w:bookmarkStart w:id="2" w:name="_Ref488755454"/>
      <w:r>
        <w:t>Department of Agronomy and Plant Genetics</w:t>
      </w:r>
      <w:r w:rsidR="006B33EA">
        <w:t>, University of Minnesota, St. Paul, MN, USA</w:t>
      </w:r>
      <w:bookmarkEnd w:id="2"/>
    </w:p>
    <w:p w14:paraId="28E1C4D7" w14:textId="77777777" w:rsidR="00005D7D" w:rsidRDefault="00005D7D" w:rsidP="0067252E">
      <w:pPr>
        <w:pStyle w:val="ListParagraph"/>
        <w:numPr>
          <w:ilvl w:val="0"/>
          <w:numId w:val="8"/>
        </w:numPr>
        <w:jc w:val="left"/>
      </w:pPr>
      <w:bookmarkStart w:id="3" w:name="_Ref488755655"/>
      <w:r>
        <w:t>Department of Computer Science, University of Minnesota, Minneapolis, MN, USA</w:t>
      </w:r>
      <w:bookmarkEnd w:id="3"/>
    </w:p>
    <w:p w14:paraId="78494292" w14:textId="77777777" w:rsidR="006B33EA" w:rsidRDefault="00453A36" w:rsidP="0067252E">
      <w:pPr>
        <w:pStyle w:val="ListParagraph"/>
        <w:numPr>
          <w:ilvl w:val="0"/>
          <w:numId w:val="8"/>
        </w:numPr>
        <w:jc w:val="left"/>
      </w:pPr>
      <w:bookmarkStart w:id="4" w:name="_Ref488755530"/>
      <w:r>
        <w:t>Cayuga Genetics Consulting Group LLC</w:t>
      </w:r>
      <w:r w:rsidR="006B33EA">
        <w:t>, Ithaca, NY, USA</w:t>
      </w:r>
      <w:bookmarkEnd w:id="4"/>
    </w:p>
    <w:p w14:paraId="2D8BCC68" w14:textId="77777777" w:rsidR="006B33EA" w:rsidRDefault="006B33EA" w:rsidP="0067252E">
      <w:pPr>
        <w:pStyle w:val="ListParagraph"/>
        <w:numPr>
          <w:ilvl w:val="0"/>
          <w:numId w:val="8"/>
        </w:numPr>
        <w:jc w:val="left"/>
      </w:pPr>
      <w:bookmarkStart w:id="5" w:name="_Ref488755534"/>
      <w:r>
        <w:t>Department of Biochemistry, Purdue University, West Lafayette, IN, USA</w:t>
      </w:r>
      <w:bookmarkEnd w:id="5"/>
    </w:p>
    <w:p w14:paraId="672D84E0" w14:textId="77777777" w:rsidR="006B4B17" w:rsidRDefault="00E56B10" w:rsidP="0067252E">
      <w:pPr>
        <w:pStyle w:val="ListParagraph"/>
        <w:numPr>
          <w:ilvl w:val="0"/>
          <w:numId w:val="8"/>
        </w:numPr>
        <w:jc w:val="left"/>
      </w:pPr>
      <w:bookmarkStart w:id="6" w:name="_Ref488755539"/>
      <w:r>
        <w:t>Donald Danforth Plant Science Center, St. Louis, MO, USA</w:t>
      </w:r>
      <w:bookmarkEnd w:id="6"/>
    </w:p>
    <w:p w14:paraId="584F7012" w14:textId="2ADBC066" w:rsidR="00005D7D" w:rsidRDefault="006B33EA" w:rsidP="0067252E">
      <w:pPr>
        <w:pStyle w:val="ListParagraph"/>
        <w:numPr>
          <w:ilvl w:val="0"/>
          <w:numId w:val="8"/>
        </w:numPr>
        <w:jc w:val="left"/>
      </w:pPr>
      <w:bookmarkStart w:id="7" w:name="_Ref488755546"/>
      <w:r>
        <w:t>USDA-ARS Plant Genetics Re</w:t>
      </w:r>
      <w:r w:rsidR="00E56B10">
        <w:t>search Unit, St. Louis, MO, USA</w:t>
      </w:r>
      <w:bookmarkEnd w:id="7"/>
    </w:p>
    <w:p w14:paraId="4B70C2AD" w14:textId="0B8B0FBF" w:rsidR="00056788" w:rsidRDefault="00056788" w:rsidP="00056788">
      <w:pPr>
        <w:pStyle w:val="ListParagraph"/>
        <w:jc w:val="left"/>
      </w:pPr>
      <w:r>
        <w:t>*Corresponding Authors</w:t>
      </w:r>
    </w:p>
    <w:p w14:paraId="1ED0AF70" w14:textId="77777777" w:rsidR="00056788" w:rsidRDefault="00056788" w:rsidP="00FA4DAC">
      <w:pPr>
        <w:pStyle w:val="ListParagraph"/>
        <w:ind w:left="0"/>
        <w:jc w:val="left"/>
      </w:pPr>
    </w:p>
    <w:p w14:paraId="53C6EB06" w14:textId="12CD7F05" w:rsidR="004D7899" w:rsidRDefault="00056788" w:rsidP="00FA4DAC">
      <w:pPr>
        <w:pStyle w:val="ListParagraph"/>
        <w:ind w:left="0"/>
        <w:jc w:val="left"/>
        <w:rPr>
          <w:rStyle w:val="Hyperlink"/>
        </w:rPr>
      </w:pPr>
      <w:r>
        <w:t xml:space="preserve">Email Contacts: </w:t>
      </w:r>
      <w:r w:rsidR="00A35634">
        <w:t>Robert Schaefer &lt;</w:t>
      </w:r>
      <w:hyperlink r:id="rId10" w:history="1">
        <w:r w:rsidR="00A35634" w:rsidRPr="00B6325C">
          <w:rPr>
            <w:rStyle w:val="Hyperlink"/>
          </w:rPr>
          <w:t>schae234@umn.edu</w:t>
        </w:r>
      </w:hyperlink>
      <w:r w:rsidR="00A35634">
        <w:t>&gt;,</w:t>
      </w:r>
      <w:r>
        <w:t xml:space="preserve"> </w:t>
      </w:r>
      <w:r w:rsidR="00A35634">
        <w:t>Jean-Michel Michno &lt;</w:t>
      </w:r>
      <w:hyperlink r:id="rId11" w:history="1">
        <w:r w:rsidR="00A35634" w:rsidRPr="00B6325C">
          <w:rPr>
            <w:rStyle w:val="Hyperlink"/>
          </w:rPr>
          <w:t>mich0391@umn.edu</w:t>
        </w:r>
      </w:hyperlink>
      <w:r w:rsidR="00A35634">
        <w:t>&gt;, Joseph Jeffers &lt;</w:t>
      </w:r>
      <w:hyperlink r:id="rId12" w:history="1">
        <w:r w:rsidR="00A35634" w:rsidRPr="00B6325C">
          <w:rPr>
            <w:rStyle w:val="Hyperlink"/>
          </w:rPr>
          <w:t>jeffe174@umn.edu</w:t>
        </w:r>
      </w:hyperlink>
      <w:r w:rsidR="00A35634">
        <w:t>&gt;,</w:t>
      </w:r>
      <w:r>
        <w:t xml:space="preserve"> </w:t>
      </w:r>
      <w:r w:rsidR="00A35634">
        <w:t>Owen Hoekenga &lt;</w:t>
      </w:r>
      <w:hyperlink r:id="rId13" w:history="1">
        <w:r w:rsidR="00A35634" w:rsidRPr="00B6325C">
          <w:rPr>
            <w:rStyle w:val="Hyperlink"/>
          </w:rPr>
          <w:t>o.a.hoekenga@gmail.com</w:t>
        </w:r>
      </w:hyperlink>
      <w:r w:rsidR="00A35634">
        <w:t>&gt;,</w:t>
      </w:r>
      <w:r>
        <w:t xml:space="preserve"> </w:t>
      </w:r>
      <w:r w:rsidR="00A35634">
        <w:t>Brian Dilkes &lt;</w:t>
      </w:r>
      <w:hyperlink r:id="rId14"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5" w:history="1">
        <w:r w:rsidR="00D3249C" w:rsidRPr="005F3496">
          <w:rPr>
            <w:rStyle w:val="Hyperlink"/>
          </w:rPr>
          <w:t>ivan.baxter@ars.usda.gov</w:t>
        </w:r>
      </w:hyperlink>
      <w:r>
        <w:rPr>
          <w:rStyle w:val="Hyperlink"/>
        </w:rPr>
        <w:t>&gt;</w:t>
      </w:r>
      <w:r>
        <w:t>,</w:t>
      </w:r>
      <w:r w:rsidR="00D3249C">
        <w:t xml:space="preserve"> Chad L. Myers</w:t>
      </w:r>
      <w:r w:rsidR="00A35634">
        <w:t>*</w:t>
      </w:r>
      <w:r>
        <w:t>, &lt;</w:t>
      </w:r>
      <w:hyperlink r:id="rId16" w:history="1">
        <w:r w:rsidRPr="00B6325C">
          <w:rPr>
            <w:rStyle w:val="Hyperlink"/>
          </w:rPr>
          <w:t>cmyers@cs.umn.edu</w:t>
        </w:r>
      </w:hyperlink>
      <w:r>
        <w:t>&gt;</w:t>
      </w:r>
    </w:p>
    <w:p w14:paraId="7A8B558D" w14:textId="3537F2DF" w:rsidR="006B33EA" w:rsidRDefault="006B33EA" w:rsidP="0067252E">
      <w:pPr>
        <w:pStyle w:val="Heading1"/>
      </w:pPr>
      <w:r>
        <w:lastRenderedPageBreak/>
        <w:t>Abstract</w:t>
      </w:r>
    </w:p>
    <w:p w14:paraId="017490B0" w14:textId="77777777" w:rsidR="00C22885" w:rsidRDefault="00C22885" w:rsidP="00C22885">
      <w:pPr>
        <w:pStyle w:val="Heading2"/>
      </w:pPr>
      <w:r>
        <w:t>Background</w:t>
      </w:r>
    </w:p>
    <w:p w14:paraId="49FD66DF" w14:textId="37A12784" w:rsidR="00C22885" w:rsidRDefault="00BD667B" w:rsidP="00810F27">
      <w:r w:rsidRPr="00BD667B">
        <w:t xml:space="preserve">Genome-wide association studies (GWAS) have identified thousands of loci linked to hundreds of traits in many different species. </w:t>
      </w:r>
      <w:r w:rsidR="009F0240">
        <w:t>F</w:t>
      </w:r>
      <w:r w:rsidRPr="00BD667B">
        <w:t>or most loci</w:t>
      </w:r>
      <w:r w:rsidR="009F0240">
        <w:t>, however</w:t>
      </w:r>
      <w:r w:rsidRPr="00BD667B">
        <w:t>, the causal genes and the cellular processes they contribute to remain unknown</w:t>
      </w:r>
      <w:r w:rsidR="001064DA">
        <w:t>,</w:t>
      </w:r>
      <w:r w:rsidRPr="00BD667B">
        <w:t xml:space="preserve"> especially in species where functional annotations are sparse. </w:t>
      </w:r>
      <w:r w:rsidR="007B6F63">
        <w:t>When little is known about gene function</w:t>
      </w:r>
      <w:r w:rsidR="001064DA">
        <w:t xml:space="preserve">, co-expression networks are a powerful tool for inferring </w:t>
      </w:r>
      <w:r w:rsidR="00C64474">
        <w:t xml:space="preserve">the biological function of genes. </w:t>
      </w:r>
    </w:p>
    <w:p w14:paraId="43619888" w14:textId="589743F6" w:rsidR="00C22885" w:rsidRDefault="00C22885" w:rsidP="00C22885">
      <w:pPr>
        <w:pStyle w:val="Heading2"/>
      </w:pPr>
      <w:r>
        <w:t>Results</w:t>
      </w:r>
    </w:p>
    <w:p w14:paraId="178FE1ED" w14:textId="1A93DBBE" w:rsidR="00C22885" w:rsidRDefault="00BD667B" w:rsidP="00121B87">
      <w:pPr>
        <w:rPr>
          <w:b/>
        </w:rPr>
      </w:pPr>
      <w:r w:rsidRPr="00121B87">
        <w:t>Here, we developed a computational framework called Camoco that integrates loci identified by GWAS with functional information derived from gene co-expression networks. We built co-expression networks from three distinct biological contexts and establish the precision of our method with simulated GWAS data. We applied Camoco to prioritize candidate genes from a large-scale GWAS examining the accumulation of 17 different elements in maize seeds, demonstrating the need to match GWAS datasets with co-expression networks derived from the appropriate biologica</w:t>
      </w:r>
      <w:r w:rsidR="00C22885" w:rsidRPr="00121B87">
        <w:t>l context.</w:t>
      </w:r>
      <w:r w:rsidR="006E1136" w:rsidRPr="00121B87">
        <w:t xml:space="preserve"> We performed functional validation on two genes identified by our approach using mutants and annotate other high-priority candidates with ontological enrichment and curated literature support, re</w:t>
      </w:r>
      <w:r w:rsidR="006E1136" w:rsidRPr="00810F27">
        <w:t>sulting in a targeted set of candidate genes that drive elemental accumulation in maize grain.</w:t>
      </w:r>
    </w:p>
    <w:p w14:paraId="70B91325" w14:textId="77777777" w:rsidR="00C22885" w:rsidRDefault="00C22885" w:rsidP="00C22885">
      <w:pPr>
        <w:pStyle w:val="Heading2"/>
      </w:pPr>
      <w:r>
        <w:t>Conclusions</w:t>
      </w:r>
    </w:p>
    <w:p w14:paraId="74727DFD" w14:textId="4569C90E" w:rsidR="006E1136" w:rsidRPr="006E1136" w:rsidRDefault="00C22885" w:rsidP="00810F27">
      <w:pPr>
        <w:rPr>
          <w:b/>
        </w:rPr>
      </w:pPr>
      <w:r>
        <w:t>O</w:t>
      </w:r>
      <w:r w:rsidR="00BD667B" w:rsidRPr="00BD667B">
        <w:t>ur results show that simply taking the genes closest to significant GWAS loci will often lead to spurious results, indicating the need for proper functional modeling and a reliable null distribution when integrating these high-throughput data type</w:t>
      </w:r>
      <w:r w:rsidR="006E1136">
        <w:t xml:space="preserve">s. </w:t>
      </w:r>
      <w:r w:rsidR="007F1F30">
        <w:t>Using Camoco, we</w:t>
      </w:r>
      <w:r w:rsidR="00BC5410">
        <w:t xml:space="preserve"> successfully prioritize</w:t>
      </w:r>
      <w:r w:rsidR="006E1136">
        <w:t xml:space="preserve"> causal genes underlying GWAS-identified loci </w:t>
      </w:r>
      <w:r w:rsidR="00BC5410">
        <w:t>using</w:t>
      </w:r>
      <w:r w:rsidR="006E1136">
        <w:t xml:space="preserve"> gene expression data and </w:t>
      </w:r>
      <w:r w:rsidR="007F1F30">
        <w:t xml:space="preserve">establish </w:t>
      </w:r>
      <w:r w:rsidR="007F1F30">
        <w:lastRenderedPageBreak/>
        <w:t>a framework</w:t>
      </w:r>
      <w:r w:rsidR="006E1136">
        <w:t xml:space="preserve"> for functional interpretation of otherwise uncharacterized genes associated with complex traits.</w:t>
      </w:r>
    </w:p>
    <w:p w14:paraId="3E67E96D" w14:textId="75A38ECD" w:rsidR="000A4BE3" w:rsidRDefault="000A4BE3" w:rsidP="000A4BE3">
      <w:pPr>
        <w:pStyle w:val="Heading1"/>
      </w:pPr>
      <w:r>
        <w:t>Keywords</w:t>
      </w:r>
    </w:p>
    <w:p w14:paraId="1EAA50B3" w14:textId="7BE844DB" w:rsidR="000A4BE3" w:rsidRPr="000A4BE3" w:rsidRDefault="000A4BE3" w:rsidP="000A4BE3">
      <w:r>
        <w:t>Genome-wide Association Study; Gene Expression; Co-expression Networks; Maize; Ionome; Functional Genomics; Integrated Analysis;</w:t>
      </w:r>
    </w:p>
    <w:p w14:paraId="06848D73" w14:textId="0521C57D" w:rsidR="006B33EA" w:rsidRDefault="000A4BE3" w:rsidP="0067252E">
      <w:pPr>
        <w:pStyle w:val="Heading1"/>
      </w:pPr>
      <w:r>
        <w:t>Background</w:t>
      </w:r>
    </w:p>
    <w:p w14:paraId="5C508213" w14:textId="1F97642D" w:rsidR="00A71A15" w:rsidRDefault="00EF75BE" w:rsidP="0067252E">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Pr="006804EA">
        <w:fldChar w:fldCharType="separate"/>
      </w:r>
      <w:r w:rsidR="00EA432F" w:rsidRPr="00EA432F">
        <w:rPr>
          <w:noProof/>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432471">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2]", "plainTextFormattedCitation" : "[2]", "previouslyFormattedCitation" : "[2]" }, "properties" : { "noteIndex" : 0 }, "schema" : "https://github.com/citation-style-language/schema/raw/master/csl-citation.json" }</w:instrText>
      </w:r>
      <w:r w:rsidRPr="006804EA">
        <w:fldChar w:fldCharType="separate"/>
      </w:r>
      <w:r w:rsidR="00EA432F" w:rsidRPr="00EA432F">
        <w:rPr>
          <w:noProof/>
        </w:rPr>
        <w:t>[2]</w:t>
      </w:r>
      <w:r w:rsidRPr="006804EA">
        <w:fldChar w:fldCharType="end"/>
      </w:r>
      <w:r w:rsidRPr="006804EA">
        <w:t>, 89 loci for plant height</w:t>
      </w:r>
      <w:r w:rsidRPr="006804EA">
        <w:fldChar w:fldCharType="begin" w:fldLock="1"/>
      </w:r>
      <w:r w:rsidR="00432471">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3]", "plainTextFormattedCitation" : "[3]", "previouslyFormattedCitation" : "[3]" }, "properties" : { "noteIndex" : 0 }, "schema" : "https://github.com/citation-style-language/schema/raw/master/csl-citation.json" }</w:instrText>
      </w:r>
      <w:r w:rsidRPr="006804EA">
        <w:fldChar w:fldCharType="separate"/>
      </w:r>
      <w:r w:rsidR="00EA432F" w:rsidRPr="00EA432F">
        <w:rPr>
          <w:noProof/>
        </w:rPr>
        <w:t>[3]</w:t>
      </w:r>
      <w:r w:rsidRPr="006804EA">
        <w:fldChar w:fldCharType="end"/>
      </w:r>
      <w:r w:rsidRPr="006804EA">
        <w:t>, 36 loci for leaf length</w:t>
      </w:r>
      <w:r w:rsidRPr="006804EA">
        <w:fldChar w:fldCharType="begin" w:fldLock="1"/>
      </w:r>
      <w:r w:rsidR="00432471">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 "plainTextFormattedCitation" : "[4]", "previouslyFormattedCitation" : "[4]" }, "properties" : { "noteIndex" : 0 }, "schema" : "https://github.com/citation-style-language/schema/raw/master/csl-citation.json" }</w:instrText>
      </w:r>
      <w:r w:rsidRPr="006804EA">
        <w:fldChar w:fldCharType="separate"/>
      </w:r>
      <w:r w:rsidR="00EA432F" w:rsidRPr="00EA432F">
        <w:rPr>
          <w:noProof/>
        </w:rPr>
        <w:t>[4]</w:t>
      </w:r>
      <w:r w:rsidRPr="006804EA">
        <w:fldChar w:fldCharType="end"/>
      </w:r>
      <w:r w:rsidRPr="006804EA">
        <w:t>, 32 loci for resistance to southern leaf blight</w:t>
      </w:r>
      <w:r w:rsidRPr="006804EA">
        <w:fldChar w:fldCharType="begin" w:fldLock="1"/>
      </w:r>
      <w:r w:rsidR="00432471">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5]", "plainTextFormattedCitation" : "[5]", "previouslyFormattedCitation" : "[5]" }, "properties" : { "noteIndex" : 0 }, "schema" : "https://github.com/citation-style-language/schema/raw/master/csl-citation.json" }</w:instrText>
      </w:r>
      <w:r w:rsidRPr="006804EA">
        <w:fldChar w:fldCharType="separate"/>
      </w:r>
      <w:r w:rsidR="00EA432F" w:rsidRPr="00EA432F">
        <w:rPr>
          <w:noProof/>
        </w:rPr>
        <w:t>[5]</w:t>
      </w:r>
      <w:r w:rsidRPr="006804EA">
        <w:fldChar w:fldCharType="end"/>
      </w:r>
      <w:r w:rsidRPr="006804EA">
        <w:t>, and 26 loci for kernel protein</w:t>
      </w:r>
      <w:r w:rsidRPr="006804EA">
        <w:fldChar w:fldCharType="begin" w:fldLock="1"/>
      </w:r>
      <w:r w:rsidR="00432471">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6]", "plainTextFormattedCitation" : "[6]", "previouslyFormattedCitation" : "[6]" }, "properties" : { "noteIndex" : 0 }, "schema" : "https://github.com/citation-style-language/schema/raw/master/csl-citation.json" }</w:instrText>
      </w:r>
      <w:r w:rsidRPr="006804EA">
        <w:fldChar w:fldCharType="separate"/>
      </w:r>
      <w:r w:rsidR="00EA432F" w:rsidRPr="00EA432F">
        <w:rPr>
          <w:noProof/>
        </w:rPr>
        <w:t>[6]</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0E11D03F" w:rsidR="00B02A47" w:rsidRDefault="000F67AE" w:rsidP="0067252E">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7D3E20">
        <w:fldChar w:fldCharType="separate"/>
      </w:r>
      <w:r w:rsidR="00EA432F" w:rsidRPr="00EA432F">
        <w:rPr>
          <w:noProof/>
        </w:rPr>
        <w:t>[7]</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EF75BE">
        <w:fldChar w:fldCharType="separate"/>
      </w:r>
      <w:r w:rsidR="00EA432F" w:rsidRPr="00EA432F">
        <w:rPr>
          <w:noProof/>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432471">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9,10]", "plainTextFormattedCitation" : "[9,10]", "previouslyFormattedCitation" : "[9,10]" }, "properties" : { "noteIndex" : 0 }, "schema" : "https://github.com/citation-style-language/schema/raw/master/csl-citation.json" }</w:instrText>
      </w:r>
      <w:r w:rsidR="0008296B">
        <w:fldChar w:fldCharType="separate"/>
      </w:r>
      <w:r w:rsidR="00EA432F" w:rsidRPr="00EA432F">
        <w:rPr>
          <w:noProof/>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432471">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11]", "plainTextFormattedCitation" : "[7,11]", "previouslyFormattedCitation" : "[7,11]" }, "properties" : { "noteIndex" : 0 }, "schema" : "https://github.com/citation-style-language/schema/raw/master/csl-citation.json" }</w:instrText>
      </w:r>
      <w:r w:rsidR="00226170">
        <w:fldChar w:fldCharType="separate"/>
      </w:r>
      <w:r w:rsidR="00EA432F" w:rsidRPr="00EA432F">
        <w:rPr>
          <w:noProof/>
        </w:rPr>
        <w:t>[7,11]</w:t>
      </w:r>
      <w:r w:rsidR="00226170">
        <w:fldChar w:fldCharType="end"/>
      </w:r>
      <w:r w:rsidR="00EF75BE">
        <w:t xml:space="preserve">. Several </w:t>
      </w:r>
      <w:r w:rsidR="00DB6220">
        <w:lastRenderedPageBreak/>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D73850">
        <w:fldChar w:fldCharType="separate"/>
      </w:r>
      <w:r w:rsidR="00EA432F" w:rsidRPr="00EA432F">
        <w:rPr>
          <w:noProof/>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61FB8DDE" w:rsidR="00C076A9" w:rsidRDefault="0057418A" w:rsidP="0067252E">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432471">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15]", "plainTextFormattedCitation" : "[15]", "previouslyFormattedCitation" : "[15]" }, "properties" : { "noteIndex" : 0 }, "schema" : "https://github.com/citation-style-language/schema/raw/master/csl-citation.json" }</w:instrText>
      </w:r>
      <w:r w:rsidR="002E2686">
        <w:fldChar w:fldCharType="separate"/>
      </w:r>
      <w:r w:rsidR="00EA432F" w:rsidRPr="00EA432F">
        <w:rPr>
          <w:noProof/>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67252E">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worldwide 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30CA8CE1" w:rsidR="00EF75BE" w:rsidRPr="00002A0F" w:rsidRDefault="00F946A7" w:rsidP="0067252E">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432471">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16]", "plainTextFormattedCitation" : "[16]", "previouslyFormattedCitation" : "[16]" }, "properties" : { "noteIndex" : 0 }, "schema" : "https://github.com/citation-style-language/schema/raw/master/csl-citation.json" }</w:instrText>
      </w:r>
      <w:r w:rsidR="00EC7849">
        <w:fldChar w:fldCharType="separate"/>
      </w:r>
      <w:r w:rsidR="00EA432F" w:rsidRPr="00EA432F">
        <w:rPr>
          <w:noProof/>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432471">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17\u201323]", "plainTextFormattedCitation" : "[17\u201323]", "previouslyFormattedCitation" : "[17\u201323]" }, "properties" : { "noteIndex" : 0 }, "schema" : "https://github.com/citation-style-language/schema/raw/master/csl-citation.json" }</w:instrText>
      </w:r>
      <w:r w:rsidR="00EF75BE">
        <w:fldChar w:fldCharType="separate"/>
      </w:r>
      <w:r w:rsidR="00EA432F" w:rsidRPr="00EA432F">
        <w:rPr>
          <w:noProof/>
        </w:rPr>
        <w:t>[17–23]</w:t>
      </w:r>
      <w:r w:rsidR="00EF75BE">
        <w:fldChar w:fldCharType="end"/>
      </w:r>
      <w:r w:rsidR="00EF75BE" w:rsidRPr="00002A0F">
        <w:t>.</w:t>
      </w:r>
    </w:p>
    <w:p w14:paraId="075DA05C" w14:textId="38D58E12" w:rsidR="00EF75BE" w:rsidRPr="00002A0F" w:rsidRDefault="00EF75BE" w:rsidP="0067252E">
      <w:r w:rsidRPr="00002A0F">
        <w:lastRenderedPageBreak/>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432471">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24]", "plainTextFormattedCitation" : "[24]", "previouslyFormattedCitation" : "[24]" }, "properties" : { "noteIndex" : 0 }, "schema" : "https://github.com/citation-style-language/schema/raw/master/csl-citation.json" }</w:instrText>
      </w:r>
      <w:r w:rsidRPr="0056390E">
        <w:fldChar w:fldCharType="separate"/>
      </w:r>
      <w:r w:rsidR="00EA432F" w:rsidRPr="00EA432F">
        <w:rPr>
          <w:noProof/>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432471">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25]", "plainTextFormattedCitation" : "[25]", "previouslyFormattedCitation" : "[25]" }, "properties" : { "noteIndex" : 0 }, "schema" : "https://github.com/citation-style-language/schema/raw/master/csl-citation.json" }</w:instrText>
      </w:r>
      <w:r>
        <w:fldChar w:fldCharType="separate"/>
      </w:r>
      <w:r w:rsidR="00EA432F" w:rsidRPr="00EA432F">
        <w:rPr>
          <w:noProof/>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432471">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26]", "plainTextFormattedCitation" : "[26]", "previouslyFormattedCitation" : "[26]" }, "properties" : { "noteIndex" : 0 }, "schema" : "https://github.com/citation-style-language/schema/raw/master/csl-citation.json" }</w:instrText>
      </w:r>
      <w:r>
        <w:fldChar w:fldCharType="separate"/>
      </w:r>
      <w:r w:rsidR="00EA432F" w:rsidRPr="00EA432F">
        <w:rPr>
          <w:noProof/>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432471">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27\u201329]", "plainTextFormattedCitation" : "[27\u201329]", "previouslyFormattedCitation" : "[27\u201329]" }, "properties" : { "noteIndex" : 0 }, "schema" : "https://github.com/citation-style-language/schema/raw/master/csl-citation.json" }</w:instrText>
      </w:r>
      <w:r w:rsidR="00F946A7">
        <w:fldChar w:fldCharType="separate"/>
      </w:r>
      <w:r w:rsidR="00EA432F" w:rsidRPr="00EA432F">
        <w:rPr>
          <w:noProof/>
        </w:rPr>
        <w:t>[27–29]</w:t>
      </w:r>
      <w:r w:rsidR="00F946A7">
        <w:fldChar w:fldCharType="end"/>
      </w:r>
      <w:r w:rsidRPr="00002A0F">
        <w:t>.</w:t>
      </w:r>
    </w:p>
    <w:p w14:paraId="2DDD8C57" w14:textId="143DE165" w:rsidR="00EF75BE" w:rsidRDefault="00EF75BE" w:rsidP="0067252E">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3464BA3A" w:rsidR="00F946A7" w:rsidRDefault="00F946A7" w:rsidP="0067252E">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432471">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30]", "plainTextFormattedCitation" : "[30]", "previouslyFormattedCitation" : "[30]" }, "properties" : { "noteIndex" : 0 }, "schema" : "https://github.com/citation-style-language/schema/raw/master/csl-citation.json" }</w:instrText>
      </w:r>
      <w:r>
        <w:fldChar w:fldCharType="separate"/>
      </w:r>
      <w:r w:rsidR="00EA432F" w:rsidRPr="00EA432F">
        <w:rPr>
          <w:noProof/>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432471">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31]", "plainTextFormattedCitation" : "[31]", "previouslyFormattedCitation" : "[31]" }, "properties" : { "noteIndex" : 0 }, "schema" : "https://github.com/citation-style-language/schema/raw/master/csl-citation.json" }</w:instrText>
      </w:r>
      <w:r>
        <w:fldChar w:fldCharType="separate"/>
      </w:r>
      <w:r w:rsidR="00EA432F" w:rsidRPr="00EA432F">
        <w:rPr>
          <w:noProof/>
        </w:rPr>
        <w:t>[31]</w:t>
      </w:r>
      <w:r>
        <w:fldChar w:fldCharType="end"/>
      </w:r>
      <w:r>
        <w:t>, grain nutritional quality</w:t>
      </w:r>
      <w:r>
        <w:fldChar w:fldCharType="begin" w:fldLock="1"/>
      </w:r>
      <w:r w:rsidR="00432471">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32]", "plainTextFormattedCitation" : "[32]", "previouslyFormattedCitation" : "[32]" }, "properties" : { "noteIndex" : 0 }, "schema" : "https://github.com/citation-style-language/schema/raw/master/csl-citation.json" }</w:instrText>
      </w:r>
      <w:r>
        <w:fldChar w:fldCharType="separate"/>
      </w:r>
      <w:r w:rsidR="00EA432F" w:rsidRPr="00EA432F">
        <w:rPr>
          <w:noProof/>
        </w:rPr>
        <w:t>[32]</w:t>
      </w:r>
      <w:r>
        <w:fldChar w:fldCharType="end"/>
      </w:r>
      <w:r w:rsidR="00AF6436">
        <w:t>,</w:t>
      </w:r>
      <w:r>
        <w:t xml:space="preserve"> and plant physiology</w:t>
      </w:r>
      <w:r>
        <w:fldChar w:fldCharType="begin" w:fldLock="1"/>
      </w:r>
      <w:r w:rsidR="00432471">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33]", "plainTextFormattedCitation" : "[33]", "previouslyFormattedCitation" : "[33]" }, "properties" : { "noteIndex" : 0 }, "schema" : "https://github.com/citation-style-language/schema/raw/master/csl-citation.json" }</w:instrText>
      </w:r>
      <w:r>
        <w:fldChar w:fldCharType="separate"/>
      </w:r>
      <w:r w:rsidR="00EA432F" w:rsidRPr="00EA432F">
        <w:rPr>
          <w:noProof/>
        </w:rPr>
        <w:t>[33]</w:t>
      </w:r>
      <w:r>
        <w:fldChar w:fldCharType="end"/>
      </w:r>
      <w:r>
        <w:t>.</w:t>
      </w:r>
    </w:p>
    <w:p w14:paraId="33294337" w14:textId="1B851B4F" w:rsidR="00F946A7" w:rsidRDefault="00F946A7" w:rsidP="0067252E">
      <w:r w:rsidRPr="00002A0F">
        <w:lastRenderedPageBreak/>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67252E">
      <w:pPr>
        <w:pStyle w:val="Heading1"/>
      </w:pPr>
      <w:r w:rsidRPr="003E2EAC">
        <w:t>Results</w:t>
      </w:r>
    </w:p>
    <w:p w14:paraId="1EC5BF49" w14:textId="77777777" w:rsidR="005E39F8" w:rsidRDefault="003C50A3" w:rsidP="0067252E">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67252E">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171BFFBD" w:rsidR="00013461" w:rsidRDefault="00EA3C7A" w:rsidP="0067252E">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8C15B5" w:rsidRPr="00107824">
        <w:t>CamocoSchematic</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8C15B5" w:rsidRPr="00107824">
        <w:t>CamocoSchematic</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w:t>
      </w:r>
      <w:r w:rsidR="005E22DA">
        <w:lastRenderedPageBreak/>
        <w:t>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8C15B5" w:rsidRPr="00107824">
        <w:t>CamocoSchematic</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8C15B5">
        <w:t>Methods</w:t>
      </w:r>
      <w:r w:rsidR="00ED0580">
        <w:fldChar w:fldCharType="end"/>
      </w:r>
      <w:r w:rsidR="00ED0580">
        <w:t xml:space="preserve"> </w:t>
      </w:r>
      <w:r w:rsidR="00C46D31">
        <w:t>for details on each component)</w:t>
      </w:r>
      <w:r w:rsidR="00B77B21">
        <w:t>.</w:t>
      </w:r>
    </w:p>
    <w:p w14:paraId="40865892" w14:textId="2B51377B" w:rsidR="00F42CCC" w:rsidRDefault="00AF201D" w:rsidP="0067252E">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8C15B5" w:rsidRPr="0045686C">
        <w:rPr>
          <w:rFonts w:eastAsiaTheme="minorEastAsia"/>
        </w:rPr>
        <w:t>Eq.</w:t>
      </w:r>
      <w:r w:rsidR="008C15B5">
        <w:rPr>
          <w:rFonts w:eastAsiaTheme="minorEastAsia"/>
        </w:rPr>
        <w:t xml:space="preserve"> </w:t>
      </w:r>
      <w:r w:rsidR="008C15B5"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8C15B5">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8C15B5" w:rsidRPr="0045686C">
        <w:rPr>
          <w:rFonts w:eastAsiaTheme="minorEastAsia"/>
        </w:rPr>
        <w:t>Eq.</w:t>
      </w:r>
      <w:r w:rsidR="008C15B5">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8C15B5">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8C15B5">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8C15B5" w:rsidRPr="00107824">
        <w:t>CamocoSchematic</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131A9D">
      <w:pPr>
        <w:pStyle w:val="Heading4"/>
      </w:pPr>
      <w:r w:rsidRPr="00C36685">
        <w:t>Generating co-expression networks from diverse transcriptional data</w:t>
      </w:r>
    </w:p>
    <w:p w14:paraId="268B9343" w14:textId="5A9CDA62" w:rsidR="00B41120" w:rsidRDefault="00C63949" w:rsidP="0067252E">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w:t>
      </w:r>
      <w:r w:rsidR="00894FFD">
        <w:lastRenderedPageBreak/>
        <w:t>generated from expression data derived from different contexts capture different functional information</w:t>
      </w:r>
      <w:r w:rsidR="00456B2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34,35]", "plainTextFormattedCitation" : "[34,35]", "previouslyFormattedCitation" : "[34,35]" }, "properties" : { "noteIndex" : 0 }, "schema" : "https://github.com/citation-style-language/schema/raw/master/csl-citation.json" }</w:instrText>
      </w:r>
      <w:r w:rsidR="00456B26">
        <w:fldChar w:fldCharType="separate"/>
      </w:r>
      <w:r w:rsidR="00EA432F" w:rsidRPr="00EA432F">
        <w:rPr>
          <w:noProof/>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432471">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36]", "plainTextFormattedCitation" : "[36]", "previouslyFormattedCitation" : "[36]" }, "properties" : { "noteIndex" : 0 }, "schema" : "https://github.com/citation-style-language/schema/raw/master/csl-citation.json" }</w:instrText>
      </w:r>
      <w:r w:rsidR="007F4EAC">
        <w:fldChar w:fldCharType="separate"/>
      </w:r>
      <w:r w:rsidR="00EA432F" w:rsidRPr="00EA432F">
        <w:rPr>
          <w:noProof/>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62FB086F" w:rsidR="007460B0" w:rsidRDefault="002B131F" w:rsidP="00107824">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432471">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D34056">
        <w:fldChar w:fldCharType="separate"/>
      </w:r>
      <w:r w:rsidR="00EA432F" w:rsidRPr="00EA432F">
        <w:rPr>
          <w:noProof/>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D31E29">
        <w:fldChar w:fldCharType="separate"/>
      </w:r>
      <w:r w:rsidR="00EA432F" w:rsidRPr="00EA432F">
        <w:rPr>
          <w:noProof/>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w:t>
      </w:r>
      <w:r>
        <w:lastRenderedPageBreak/>
        <w:t>generated from whole-genome RNA-Seq analysis, although Camoco could also be applied to microarray-derived expression data.</w:t>
      </w:r>
    </w:p>
    <w:p w14:paraId="73B706B8" w14:textId="4E0F0028" w:rsidR="00AC5E1A" w:rsidRDefault="005D6663" w:rsidP="0067252E">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8C15B5">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8C15B5">
        <w:t>ZmPANHealth</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22D3341D" w:rsidR="00C57DDC" w:rsidRDefault="00661AFB" w:rsidP="0067252E">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8C15B5" w:rsidRPr="008C15B5">
        <w:t>GOCoExpressionTable</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8C15B5">
        <w:t>FullGODensityLocality</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8C15B5" w:rsidRPr="008C15B5">
        <w:t>GOCoExpressionTable</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39]", "plainTextFormattedCitation" : "[39]", "previouslyFormattedCitation" : "[39]" }, "properties" : { "noteIndex" : 0 }, "schema" : "https://github.com/citation-style-language/schema/raw/master/csl-citation.json" }</w:instrText>
      </w:r>
      <w:r w:rsidR="00726896">
        <w:fldChar w:fldCharType="separate"/>
      </w:r>
      <w:r w:rsidR="00EA432F" w:rsidRPr="00EA432F">
        <w:rPr>
          <w:noProof/>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8C15B5">
        <w:t>FullGODensityLocality</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8C15B5">
        <w:t>FullGODensityLocality</w:t>
      </w:r>
      <w:r w:rsidR="00452442">
        <w:fldChar w:fldCharType="end"/>
      </w:r>
      <w:r w:rsidR="00B41120">
        <w:t>)</w:t>
      </w:r>
      <w:r w:rsidR="003246AF">
        <w:t>.</w:t>
      </w:r>
      <w:r w:rsidR="006E1CA7">
        <w:t xml:space="preserve"> </w:t>
      </w:r>
    </w:p>
    <w:p w14:paraId="0A0FE983" w14:textId="60175E44" w:rsidR="00A1751F" w:rsidRDefault="009E0451" w:rsidP="0067252E">
      <w:pPr>
        <w:pStyle w:val="Subtitle"/>
      </w:pPr>
      <w:r>
        <w:t xml:space="preserve"> </w:t>
      </w:r>
    </w:p>
    <w:p w14:paraId="1F7E017C" w14:textId="1F7D53AB" w:rsidR="00B41120" w:rsidRDefault="00EF3527" w:rsidP="0067252E">
      <w:r>
        <w:lastRenderedPageBreak/>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432471">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40]", "plainTextFormattedCitation" : "[40]", "previouslyFormattedCitation" : "[40]" }, "properties" : { "noteIndex" : 0 }, "schema" : "https://github.com/citation-style-language/schema/raw/master/csl-citation.json" }</w:instrText>
      </w:r>
      <w:r w:rsidR="000E4135">
        <w:fldChar w:fldCharType="separate"/>
      </w:r>
      <w:r w:rsidR="00EA432F" w:rsidRPr="00EA432F">
        <w:rPr>
          <w:noProof/>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8C15B5">
        <w:t>MCLGoEnrichment</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8C15B5">
        <w:t>NetworkClusters</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8C15B5">
        <w:t>MCLGoEnrichment</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8C15B5">
        <w:t>ZmPANHealth</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 xml:space="preserve">. </w:t>
      </w:r>
    </w:p>
    <w:p w14:paraId="400BC30B" w14:textId="428D0BFC" w:rsidR="00B41120" w:rsidRPr="00462918" w:rsidRDefault="00B41120" w:rsidP="00131A9D">
      <w:pPr>
        <w:pStyle w:val="Heading4"/>
      </w:pPr>
      <w:r w:rsidRPr="00462918">
        <w:t xml:space="preserve">Accounting for </w:t>
      </w:r>
      <w:r w:rsidRPr="00462918">
        <w:rPr>
          <w:i/>
        </w:rPr>
        <w:t>cis</w:t>
      </w:r>
      <w:r w:rsidRPr="00462918">
        <w:t xml:space="preserve"> </w:t>
      </w:r>
      <w:r>
        <w:t>gene interactions</w:t>
      </w:r>
    </w:p>
    <w:p w14:paraId="1E466466" w14:textId="78F513F5" w:rsidR="009756C7" w:rsidRDefault="00894739" w:rsidP="0067252E">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318773C9" w:rsidR="00760BC6" w:rsidRPr="00FF0923" w:rsidRDefault="00015762" w:rsidP="00C1066C">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8C15B5">
        <w:t>CisTransDistributions</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w:t>
      </w:r>
      <w:r w:rsidR="00F32D68">
        <w:lastRenderedPageBreak/>
        <w:t xml:space="preserve">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8C15B5">
        <w:t>CisTransDistributions</w:t>
      </w:r>
      <w:r w:rsidR="008D33AC">
        <w:fldChar w:fldCharType="end"/>
      </w:r>
      <w:r w:rsidR="008D33AC">
        <w:t xml:space="preserve"> </w:t>
      </w:r>
      <w:r w:rsidR="00493EDC">
        <w:t>inset).</w:t>
      </w:r>
    </w:p>
    <w:p w14:paraId="1803AF10" w14:textId="6826B735" w:rsidR="002927F7" w:rsidRDefault="00760BC6" w:rsidP="0067252E">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8C15B5">
        <w:t>Methods</w:t>
      </w:r>
      <w:r w:rsidR="008C083D">
        <w:fldChar w:fldCharType="end"/>
      </w:r>
      <w:r>
        <w:t>).</w:t>
      </w:r>
    </w:p>
    <w:p w14:paraId="605FA8FD" w14:textId="77777777" w:rsidR="00F32D68" w:rsidRDefault="00F32D68" w:rsidP="00131A9D">
      <w:pPr>
        <w:pStyle w:val="Heading4"/>
      </w:pPr>
      <w:r>
        <w:t>Evaluation of the Camoco framework</w:t>
      </w:r>
    </w:p>
    <w:p w14:paraId="50E2EA3F" w14:textId="50B2EC10" w:rsidR="000412AD" w:rsidRDefault="00CA0B8B" w:rsidP="0067252E">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8C15B5" w:rsidRPr="00037E45">
        <w:t>SimulatedGWASSchematic</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C81430">
        <w:fldChar w:fldCharType="separate"/>
      </w:r>
      <w:r w:rsidR="00EA432F" w:rsidRPr="00EA432F">
        <w:rPr>
          <w:noProof/>
        </w:rPr>
        <w:t>[7]</w:t>
      </w:r>
      <w:r w:rsidR="00C81430">
        <w:fldChar w:fldCharType="end"/>
      </w:r>
      <w:r w:rsidR="00C81430">
        <w:t>.</w:t>
      </w:r>
    </w:p>
    <w:p w14:paraId="2C4141CA" w14:textId="23DEB9B4" w:rsidR="008D7F45" w:rsidRDefault="000F1264" w:rsidP="0067252E">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8C15B5" w:rsidRPr="00037E45">
        <w:t>SimulatedGWASSchematic</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8C15B5">
        <w:t>Eq. 6</w:t>
      </w:r>
      <w:r w:rsidR="005364E4">
        <w:fldChar w:fldCharType="end"/>
      </w:r>
      <w:r w:rsidR="00126FBB">
        <w:t>)</w:t>
      </w:r>
      <w:r w:rsidR="00066CFC">
        <w:t>.</w:t>
      </w:r>
    </w:p>
    <w:p w14:paraId="5E85A01F" w14:textId="3B8EC2EA" w:rsidR="008D7F45" w:rsidRPr="00066CFC" w:rsidRDefault="00DF0076" w:rsidP="0067252E">
      <w:r>
        <w:lastRenderedPageBreak/>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8C15B5" w:rsidRPr="00037E45">
        <w:t>SimulatedGWASSchematic</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8C15B5">
        <w:t>Eq. 7</w:t>
      </w:r>
      <w:r w:rsidR="005364E4">
        <w:fldChar w:fldCharType="end"/>
      </w:r>
      <w:r w:rsidR="00126FBB">
        <w:t>)</w:t>
      </w:r>
      <w:r w:rsidR="00066CFC">
        <w:t>.</w:t>
      </w:r>
    </w:p>
    <w:p w14:paraId="475CB8E0" w14:textId="217F467B" w:rsidR="00C0374E" w:rsidRDefault="008D7F45" w:rsidP="0067252E">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487BD39E" w:rsidR="008F1EA0" w:rsidRDefault="001C046B" w:rsidP="00C1066C">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8C15B5" w:rsidRPr="008C15B5">
        <w:t>GOCoExpressionTable</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817D7D">
      <w:pPr>
        <w:pStyle w:val="Heading4"/>
      </w:pPr>
      <w:r>
        <w:lastRenderedPageBreak/>
        <w:t>Simulated GWAS datasets s</w:t>
      </w:r>
      <w:r w:rsidR="00AA6D61">
        <w:t>how robust co-expression s</w:t>
      </w:r>
      <w:r w:rsidR="00F43151">
        <w:t>ignal to MCR</w:t>
      </w:r>
      <w:r w:rsidR="001A50B4">
        <w:t xml:space="preserve"> and FCR</w:t>
      </w:r>
    </w:p>
    <w:p w14:paraId="1CA74236" w14:textId="2638D3DC" w:rsidR="009838D1" w:rsidRDefault="00727EAC" w:rsidP="00C85AF2">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8C15B5">
        <w:t>GOSignalWithNoise</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8C15B5">
        <w:t>SimulatingMCR</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8C15B5">
        <w:t>MCRSupplemental</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4C977219" w:rsidR="00E879B5" w:rsidRDefault="005526FF" w:rsidP="0067252E">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8C15B5">
        <w:t>SimulatingMCR</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651D9D4E" w:rsidR="002B68E1" w:rsidRDefault="006F1358" w:rsidP="0067252E">
      <w:r>
        <w:t xml:space="preserve">In all three networks, GO terms with stronger initial co-expression were more robust to </w:t>
      </w:r>
      <w:r w:rsidR="00B2729E">
        <w:t>MCR</w:t>
      </w:r>
      <w:r>
        <w:t xml:space="preserve">.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8C15B5">
        <w:t>MCRSupplemental</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2A6E43F4" w:rsidR="009838D1" w:rsidRDefault="001A50B4" w:rsidP="00D06A93">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8C15B5">
        <w:t>GOSignalWithNoise</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8C15B5">
        <w:t>Methods</w:t>
      </w:r>
      <w:r w:rsidR="001937DF">
        <w:fldChar w:fldCharType="end"/>
      </w:r>
      <w:r w:rsidR="00CE63DB">
        <w:t xml:space="preserve">). </w:t>
      </w:r>
      <w:r w:rsidR="00CE63DB">
        <w:lastRenderedPageBreak/>
        <w:t>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8C15B5">
        <w:t>SimulatedFCR</w:t>
      </w:r>
      <w:r w:rsidR="00A95AC6">
        <w:fldChar w:fldCharType="end"/>
      </w:r>
      <w:r w:rsidR="00675CBA">
        <w:t>)</w:t>
      </w:r>
      <w:r w:rsidR="00F30EC0">
        <w:t>.</w:t>
      </w:r>
    </w:p>
    <w:p w14:paraId="1B11A57A" w14:textId="3EFE89EB" w:rsidR="00A95AC6" w:rsidRDefault="00A95AC6" w:rsidP="0067252E">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8C15B5">
        <w:t>SimulatedFCR</w:t>
      </w:r>
      <w:r w:rsidR="003F6E01">
        <w:fldChar w:fldCharType="end"/>
      </w:r>
      <w:r w:rsidR="003F6E01">
        <w:t xml:space="preserve"> box</w:t>
      </w:r>
      <w:r w:rsidR="00E66D9D">
        <w:t xml:space="preserve"> </w:t>
      </w:r>
      <w:r w:rsidR="003F6E01">
        <w:t>plots)</w:t>
      </w:r>
      <w:r w:rsidR="0018098B">
        <w:t>.</w:t>
      </w:r>
    </w:p>
    <w:p w14:paraId="0F05FE68" w14:textId="066F63AE" w:rsidR="005A4C13" w:rsidRDefault="00571A97" w:rsidP="0067252E">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8C15B5">
        <w:t>SimulatedFCR</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8C15B5">
        <w:t>FCRSupplemental</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2EF0004C" w:rsidR="00F52224" w:rsidRDefault="00976372" w:rsidP="0067252E">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8C15B5">
        <w:t>FCRSupplemental</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297DC880" w:rsidR="00F57963" w:rsidRDefault="00F52224" w:rsidP="0067252E">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w:t>
      </w:r>
      <w:r w:rsidR="00472F34">
        <w:lastRenderedPageBreak/>
        <w:t>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4E96D08B" w:rsidR="00BD352F" w:rsidRPr="00BD352F" w:rsidRDefault="008B6200" w:rsidP="0067252E">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8C15B5">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77777777" w:rsidR="00817D7D" w:rsidRDefault="00817D7D" w:rsidP="00817D7D">
      <w:pPr>
        <w:pStyle w:val="Heading2"/>
      </w:pPr>
      <w:r>
        <w:t>Camoco identifies high-priority candidate causal genes under ionomic GWAS loci</w:t>
      </w:r>
    </w:p>
    <w:p w14:paraId="499682D5" w14:textId="5083C986" w:rsidR="0049242C" w:rsidRDefault="005619D7" w:rsidP="006D2598">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432471">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42]", "plainTextFormattedCitation" : "[42]", "previouslyFormattedCitation" : "[42]" }, "properties" : { "noteIndex" : 0 }, "schema" : "https://github.com/citation-style-language/schema/raw/master/csl-citation.json" }</w:instrText>
      </w:r>
      <w:r w:rsidR="00075B59">
        <w:fldChar w:fldCharType="separate"/>
      </w:r>
      <w:r w:rsidR="00EA432F" w:rsidRPr="00EA432F">
        <w:rPr>
          <w:noProof/>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43]", "plainTextFormattedCitation" : "[43]", "previouslyFormattedCitation" : "[43]" }, "properties" : { "noteIndex" : 0 }, "schema" : "https://github.com/citation-style-language/schema/raw/master/csl-citation.json" }</w:instrText>
      </w:r>
      <w:r w:rsidR="00711FC0">
        <w:fldChar w:fldCharType="separate"/>
      </w:r>
      <w:r w:rsidR="00EA432F" w:rsidRPr="00EA432F">
        <w:rPr>
          <w:noProof/>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D4557F">
        <w:fldChar w:fldCharType="separate"/>
      </w:r>
      <w:r w:rsidR="00EA432F" w:rsidRPr="00EA432F">
        <w:rPr>
          <w:noProof/>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 xml:space="preserve">the </w:t>
      </w:r>
      <w:r w:rsidR="009309E4">
        <w:lastRenderedPageBreak/>
        <w:t>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A576F1">
        <w:fldChar w:fldCharType="separate"/>
      </w:r>
      <w:r w:rsidR="00EA432F" w:rsidRPr="00EA432F">
        <w:rPr>
          <w:noProof/>
        </w:rPr>
        <w:t>[44]</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8C15B5">
        <w:t>Methods</w:t>
      </w:r>
      <w:r w:rsidR="002316F5">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8C15B5" w:rsidRPr="00107824">
        <w:t>CamocoSchematic</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962EED">
        <w:fldChar w:fldCharType="separate"/>
      </w:r>
      <w:r w:rsidR="008C15B5">
        <w:t>SNP-to-GeneMappingSummary</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8C15B5">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8C15B5">
        <w:t>Methods</w:t>
      </w:r>
      <w:r w:rsidR="002316F5">
        <w:fldChar w:fldCharType="end"/>
      </w:r>
      <w:r w:rsidR="00A5397A">
        <w:t>)</w:t>
      </w:r>
      <w:r w:rsidR="0099736B">
        <w:t>.</w:t>
      </w:r>
    </w:p>
    <w:p w14:paraId="58CD5500" w14:textId="5561900E" w:rsidR="0052006B" w:rsidRDefault="00F11BB0" w:rsidP="0067252E">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8C15B5" w:rsidRPr="00107824">
        <w:t>CamocoSchematic</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8C15B5">
        <w:t>FullIonomeDensityLocality</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8C15B5">
        <w:t>HPOIonomeDesnsityLocality</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8C15B5">
        <w:t>Methods</w:t>
      </w:r>
      <w:r w:rsidR="001D7079">
        <w:fldChar w:fldCharType="end"/>
      </w:r>
      <w:r>
        <w:t>).</w:t>
      </w:r>
    </w:p>
    <w:p w14:paraId="403832D9" w14:textId="1505618D" w:rsidR="00F11BB0" w:rsidRDefault="002172E7" w:rsidP="003E5405">
      <w:r>
        <w:lastRenderedPageBreak/>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8C15B5">
        <w:t>SummaryHPOGenes</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8C15B5" w:rsidRPr="00107824">
        <w:t>CamocoSchematic</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47037F88" w14:textId="35E86751" w:rsidR="00027E14" w:rsidRDefault="00A101D3" w:rsidP="00B44CCF">
      <w:pPr>
        <w:pStyle w:val="Heading2"/>
        <w:rPr>
          <w:rStyle w:val="Heading3Char"/>
          <w:spacing w:val="15"/>
        </w:rPr>
      </w:pPr>
      <w:r>
        <w:rPr>
          <w:rStyle w:val="Heading3Char"/>
        </w:rPr>
        <w:t>G</w:t>
      </w:r>
      <w:r w:rsidR="00184071">
        <w:rPr>
          <w:rStyle w:val="Heading3Char"/>
        </w:rPr>
        <w:t>enotypically diverse</w:t>
      </w:r>
      <w:r w:rsidR="009D72D8">
        <w:rPr>
          <w:rStyle w:val="Heading3Char"/>
        </w:rPr>
        <w:t xml:space="preserve"> networks </w:t>
      </w:r>
      <w:r w:rsidR="00F11BB0" w:rsidRPr="00027E14">
        <w:rPr>
          <w:rStyle w:val="Heading3Char"/>
        </w:rPr>
        <w:t>support stronger candidate gene discoveries</w:t>
      </w:r>
      <w:r w:rsidR="00763F32">
        <w:rPr>
          <w:rStyle w:val="Heading3Char"/>
        </w:rPr>
        <w:t xml:space="preserve"> than tissue atlases</w:t>
      </w:r>
    </w:p>
    <w:p w14:paraId="6C404FEE" w14:textId="5D9E940C" w:rsidR="00BC7B2E" w:rsidRDefault="00D73E92" w:rsidP="0067252E">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w:t>
      </w:r>
      <w:bookmarkStart w:id="8" w:name="_GoBack"/>
      <w:bookmarkEnd w:id="8"/>
      <w:r w:rsidR="00F11BB0">
        <w:t xml:space="preserv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8C15B5">
        <w:t>HPOIonomeDesnsityLocality</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8C15B5">
        <w:t>HPOIonomeDesnsityLocality</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8C15B5">
        <w:t>HPOIonomeDesnsityLocality</w:t>
      </w:r>
      <w:r w:rsidR="00D277DD">
        <w:fldChar w:fldCharType="end"/>
      </w:r>
      <w:r w:rsidR="00D277DD">
        <w:t xml:space="preserve">). The relative strength of the different networks for discovering </w:t>
      </w:r>
      <w:r w:rsidR="00D277DD">
        <w:lastRenderedPageBreak/>
        <w:t>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8C15B5">
        <w:t>HPOIonomeDesnsityLocality</w:t>
      </w:r>
      <w:r w:rsidR="00D277DD">
        <w:fldChar w:fldCharType="end"/>
      </w:r>
      <w:r w:rsidR="00D277DD">
        <w:t xml:space="preserve">). </w:t>
      </w:r>
    </w:p>
    <w:p w14:paraId="791D1085" w14:textId="3C7AB5F7" w:rsidR="00391088" w:rsidRDefault="00391088" w:rsidP="00B44CCF">
      <w:pPr>
        <w:pStyle w:val="Heading2"/>
      </w:pPr>
      <w:r>
        <w:t>N</w:t>
      </w:r>
      <w:r w:rsidR="00F11BB0" w:rsidRPr="00584799">
        <w:t>etwork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6ADC3677" w14:textId="2178EE60" w:rsidR="00721D01" w:rsidRDefault="00641852" w:rsidP="0067252E">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8C15B5" w:rsidRPr="0045686C">
        <w:rPr>
          <w:rFonts w:eastAsiaTheme="minorEastAsia"/>
        </w:rPr>
        <w:t>Eq.</w:t>
      </w:r>
      <w:r w:rsidR="008C15B5">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8C15B5">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8C15B5" w:rsidRPr="008C15B5">
        <w:rPr>
          <w:bCs/>
        </w:rPr>
        <w:t>SummaryHPOGenes</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ere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8C15B5">
        <w:t>PCCDensityLocality</w:t>
      </w:r>
      <w:r w:rsidR="00165871">
        <w:fldChar w:fldCharType="end"/>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8C15B5">
        <w:t>SubSetNetworks</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8C15B5">
        <w:t>Discussion</w:t>
      </w:r>
      <w:r w:rsidR="00F301D2">
        <w:fldChar w:fldCharType="end"/>
      </w:r>
      <w:r w:rsidR="00F301D2">
        <w:t>)</w:t>
      </w:r>
      <w:r w:rsidR="00013CDC">
        <w:t xml:space="preserve">. </w:t>
      </w:r>
    </w:p>
    <w:p w14:paraId="27282566" w14:textId="2940F661" w:rsidR="00F11BB0" w:rsidRDefault="00F11BB0" w:rsidP="00AB3643">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8C15B5">
        <w:t>HPOElementOverlap</w:t>
      </w:r>
      <w:r w:rsidR="00EB6B7C">
        <w:fldChar w:fldCharType="end"/>
      </w:r>
      <w:r w:rsidR="00AB3643">
        <w:t xml:space="preserve">). </w:t>
      </w:r>
    </w:p>
    <w:p w14:paraId="776A05C5" w14:textId="30D9464A" w:rsidR="00A36B70" w:rsidRPr="00A36B70" w:rsidRDefault="00A36B70" w:rsidP="00A36B70">
      <w:pPr>
        <w:pStyle w:val="Heading2"/>
      </w:pPr>
      <w:r>
        <w:t>Camoco identifies</w:t>
      </w:r>
      <w:r w:rsidR="00131A9D">
        <w:t xml:space="preserve"> genes with known roles in homeostatsis</w:t>
      </w:r>
    </w:p>
    <w:p w14:paraId="61970299" w14:textId="7AE442C9" w:rsidR="00624BC1" w:rsidRPr="00624BC1" w:rsidRDefault="00E57950" w:rsidP="00A36B70">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8C15B5">
        <w:t>HPOGOEnrichment</w:t>
      </w:r>
      <w:r w:rsidR="004F3C8A">
        <w:fldChar w:fldCharType="end"/>
      </w:r>
      <w:del w:id="9" w:author="Microsoft Office User" w:date="2017-12-27T16:52:00Z">
        <w:r w:rsidR="00C766BF">
          <w:delText>)</w:delText>
        </w:r>
      </w:del>
      <w:ins w:id="10" w:author="Microsoft Office User" w:date="2017-12-27T16:52:00Z">
        <w:r w:rsidR="00C766BF">
          <w:t xml:space="preserve">. For example, Sr was enriched for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ins>
      <w:r w:rsidR="00763F32">
        <w:t xml:space="preserve"> (See </w:t>
      </w:r>
      <w:r w:rsidR="00763F32">
        <w:fldChar w:fldCharType="begin"/>
      </w:r>
      <w:r w:rsidR="00763F32">
        <w:instrText xml:space="preserve"> REF _Ref502242324 \h </w:instrText>
      </w:r>
      <w:r w:rsidR="00763F32">
        <w:fldChar w:fldCharType="separate"/>
      </w:r>
      <w:r w:rsidR="00763F32">
        <w:t>Supplementary Text</w:t>
      </w:r>
      <w:r w:rsidR="00763F32">
        <w:fldChar w:fldCharType="end"/>
      </w:r>
      <w:r w:rsidR="00763F32">
        <w:t xml:space="preserve"> for in-depth </w:t>
      </w:r>
      <w:r w:rsidR="00027E1C">
        <w:t>report</w:t>
      </w:r>
      <w:r w:rsidR="00763F32">
        <w:t>)</w:t>
      </w:r>
      <w:ins w:id="11" w:author="Microsoft Office User" w:date="2017-12-27T16:52:00Z">
        <w:r>
          <w:t xml:space="preserve">. </w:t>
        </w:r>
        <w:r w:rsidR="00C544A5">
          <w:t xml:space="preserve">Possibly due to </w:t>
        </w:r>
        <w:r w:rsidR="00253311">
          <w:t xml:space="preserve">insufficient functional annotation of the </w:t>
        </w:r>
        <w:r w:rsidR="00253311">
          <w:lastRenderedPageBreak/>
          <w:t>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 xml:space="preserve">ghly connected to the HPO genes, and compared those to GO terms.  As detailed in the supplemental materials, several GO terms were enriched beyond the multiple test correction and include genes that act in previously described pathways known to impact elemental traits.  However, </w:t>
        </w:r>
        <w:r w:rsidR="00DB057D">
          <w:t xml:space="preserve">GO terms were too </w:t>
        </w:r>
        <w:r w:rsidR="007F1F1F">
          <w:t>broad</w:t>
        </w:r>
        <w:r w:rsidR="00DB057D">
          <w:t xml:space="preserve"> or </w:t>
        </w:r>
        <w:r w:rsidR="00001B0E">
          <w:t>insufficiently described to</w:t>
        </w:r>
        <w:r w:rsidR="00DB057D">
          <w:t xml:space="preserve"> distinguish causal genes. </w:t>
        </w:r>
        <w:r w:rsidR="00862348">
          <w:t xml:space="preserve"> </w:t>
        </w:r>
      </w:ins>
    </w:p>
    <w:p w14:paraId="54F9E83B" w14:textId="565D2520" w:rsidR="006E1DB2" w:rsidRDefault="007E08F8" w:rsidP="0067252E">
      <w:pPr>
        <w:rPr>
          <w:del w:id="12" w:author="Microsoft Office User" w:date="2017-12-27T16:52:00Z"/>
        </w:rPr>
      </w:pPr>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404981">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rsidR="00404981" w:rsidRPr="009E6F05">
        <w:fldChar w:fldCharType="separate"/>
      </w:r>
      <w:r w:rsidR="00404981" w:rsidRPr="0018603E">
        <w:rPr>
          <w:noProof/>
        </w:rPr>
        <w:t>[58]</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8C15B5">
        <w:t>HPOIonomeDesnsityLocality</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404981">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59]", "plainTextFormattedCitation" : "[59]", "previouslyFormattedCitation" : "[59]" }, "properties" : { "noteIndex" : 0 }, "schema" : "https://github.com/citation-style-language/schema/raw/master/csl-citation.json" }</w:instrText>
      </w:r>
      <w:r w:rsidR="00404981">
        <w:fldChar w:fldCharType="separate"/>
      </w:r>
      <w:r w:rsidR="00404981" w:rsidRPr="0018603E">
        <w:rPr>
          <w:noProof/>
        </w:rPr>
        <w:t>[59]</w:t>
      </w:r>
      <w:r w:rsidR="00404981">
        <w:fldChar w:fldCharType="end"/>
      </w:r>
      <w:r w:rsidR="00404981">
        <w:t>, an ABC transporter homolog of the family involved in organic acid secretion in the roots from the As HPO set (GRMZM2G415529; ZmRoot-As)</w:t>
      </w:r>
      <w:r w:rsidR="00404981">
        <w:fldChar w:fldCharType="begin" w:fldLock="1"/>
      </w:r>
      <w:r w:rsidR="00404981">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60]", "plainTextFormattedCitation" : "[60]", "previouslyFormattedCitation" : "[60]" }, "properties" : { "noteIndex" : 0 }, "schema" : "https://github.com/citation-style-language/schema/raw/master/csl-citation.json" }</w:instrText>
      </w:r>
      <w:r w:rsidR="00404981">
        <w:fldChar w:fldCharType="separate"/>
      </w:r>
      <w:r w:rsidR="00404981" w:rsidRPr="0018603E">
        <w:rPr>
          <w:noProof/>
        </w:rPr>
        <w:t>[60]</w:t>
      </w:r>
      <w:r w:rsidR="00404981">
        <w:fldChar w:fldCharType="end"/>
      </w:r>
      <w:r w:rsidR="00404981">
        <w:t>, and a pyrophosphate energized pump (GRMZM2G090718; ZmPAN-C</w:t>
      </w:r>
      <w:r w:rsidR="00404981" w:rsidRPr="00E7352B">
        <w:t>d).</w:t>
      </w:r>
      <w:r w:rsidR="0092287D">
        <w:t xml:space="preserve"> This suggests that biological signal was enriched by our novel combination of expression level polymorphisms and GWAS and provided evidence of novel associations between multiple pathways and elemental homeostasis. </w:t>
      </w:r>
      <w:bookmarkStart w:id="13" w:name="_Ref469995568"/>
    </w:p>
    <w:p w14:paraId="276A3C0A" w14:textId="3828113B" w:rsidR="00335FB6" w:rsidRDefault="00196CB6" w:rsidP="0067252E">
      <w:r>
        <w:lastRenderedPageBreak/>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3A3B2874" w14:textId="133F4622" w:rsidR="00A36B70" w:rsidRPr="00EB61E4" w:rsidRDefault="00A36B70" w:rsidP="00A36B70">
      <w:pPr>
        <w:pStyle w:val="Heading2"/>
      </w:pPr>
      <w:r>
        <w:t>GA-signaling DELLA domain transcription factors influence the ionome of maize</w:t>
      </w:r>
    </w:p>
    <w:p w14:paraId="0A8BC6D5" w14:textId="77777777" w:rsidR="00A36B70" w:rsidRDefault="00A36B70" w:rsidP="00A36B70">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50]", "plainTextFormattedCitation" : "[50]", "previouslyFormattedCitation" : "[50]" }, "properties" : { "noteIndex" : 0 }, "schema" : "https://github.com/citation-style-language/schema/raw/master/csl-citation.json" }</w:instrText>
      </w:r>
      <w:r w:rsidRPr="00A570DC">
        <w:fldChar w:fldCharType="separate"/>
      </w:r>
      <w:r w:rsidRPr="00EA432F">
        <w:rPr>
          <w:noProof/>
        </w:rPr>
        <w:t>[50]</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51]", "plainTextFormattedCitation" : "[51]", "previouslyFormattedCitation" : "[51]" }, "properties" : { "noteIndex" : 0 }, "schema" : "https://github.com/citation-style-language/schema/raw/master/csl-citation.json" }</w:instrText>
      </w:r>
      <w:r>
        <w:fldChar w:fldCharType="separate"/>
      </w:r>
      <w:r w:rsidRPr="00EA432F">
        <w:rPr>
          <w:noProof/>
        </w:rPr>
        <w:t>[51]</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 xml:space="preserve">are present in the root-based co-expression network (ZmRoot).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52]", "plainTextFormattedCitation" : "[52]", "previouslyFormattedCitation" : "[52]" }, "properties" : { "noteIndex" : 0 }, "schema" : "https://github.com/citation-style-language/schema/raw/master/csl-citation.json" }</w:instrText>
      </w:r>
      <w:r>
        <w:fldChar w:fldCharType="separate"/>
      </w:r>
      <w:r w:rsidRPr="00EA432F">
        <w:rPr>
          <w:noProof/>
        </w:rPr>
        <w:t>[52]</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7CE64F41" w:rsidR="00A36B70" w:rsidRDefault="00A36B70" w:rsidP="00A36B70">
      <w:r>
        <w:lastRenderedPageBreak/>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d their null segregating 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50]", "plainTextFormattedCitation" : "[50]", "previouslyFormattedCitation" : "[50]" }, "properties" : { "noteIndex" : 0 }, "schema" : "https://github.com/citation-style-language/schema/raw/master/csl-citation.json" }</w:instrText>
      </w:r>
      <w:r>
        <w:fldChar w:fldCharType="separate"/>
      </w:r>
      <w:r w:rsidRPr="00EA432F">
        <w:rPr>
          <w:noProof/>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t>D8/9IonomeProfiles</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t>D8/9IonomeProfiles</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id" : "ITEM-2", "itemData" : { "id" : "ITEM-2", "issued" : { "date-parts" : [ [ "0" ] ] }, "title" : "QTeller", "type" : "webpage" }, "uris" : [ "http://www.mendeley.com/documents/?uuid=b8782beb-14dc-4d85-b631-c7121b901fa6", "http://www.mendeley.com/documents/?uuid=4b861503-1e3f-4203-a327-1b7adefc5d4c" ] } ], "mendeley" : { "formattedCitation" : "[53,54]", "plainTextFormattedCitation" : "[53,54]", "previouslyFormattedCitation" : "[53,54]" }, "properties" : { "noteIndex" : 0 }, "schema" : "https://github.com/citation-style-language/schema/raw/master/csl-citation.json" }</w:instrText>
      </w:r>
      <w:r>
        <w:fldChar w:fldCharType="separate"/>
      </w:r>
      <w:r w:rsidRPr="0018603E">
        <w:rPr>
          <w:noProof/>
        </w:rPr>
        <w:t>[53,54]</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55]", "plainTextFormattedCitation" : "[55]", "previouslyFormattedCitation" : "[55]" }, "properties" : { "noteIndex" : 0 }, "schema" : "https://github.com/citation-style-language/schema/raw/master/csl-citation.json" }</w:instrText>
      </w:r>
      <w:r>
        <w:fldChar w:fldCharType="separate"/>
      </w:r>
      <w:r w:rsidRPr="0018603E">
        <w:rPr>
          <w:noProof/>
        </w:rPr>
        <w:t>[55]</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F5DFF0C" w:rsidR="00A36B70" w:rsidRPr="0089389D" w:rsidRDefault="00A36B70" w:rsidP="00A36B70">
      <w:ins w:id="14" w:author="Microsoft Office User" w:date="2017-12-27T16:52:00Z">
        <w:r>
          <w:t>Genes co-expressed with</w:t>
        </w:r>
        <w:r w:rsidRPr="00C64B3E">
          <w:t xml:space="preserve"> </w:t>
        </w:r>
        <w:r w:rsidRPr="00BA0993">
          <w:t>D9</w:t>
        </w:r>
        <w:r>
          <w:t xml:space="preserve"> with annotated functions were investigated to determine which were associated with ionomic traits, in particular, seed Cd levels (</w:t>
        </w:r>
      </w:ins>
      <w:r w:rsidR="002F5D17">
        <w:t xml:space="preserve">See </w:t>
      </w:r>
      <w:r>
        <w:fldChar w:fldCharType="begin"/>
      </w:r>
      <w:r>
        <w:instrText xml:space="preserve"> REF _Ref502242324 \h </w:instrText>
      </w:r>
      <w:r>
        <w:fldChar w:fldCharType="separate"/>
      </w:r>
      <w:r>
        <w:t>Supplementary Text</w:t>
      </w:r>
      <w:r>
        <w:fldChar w:fldCharType="end"/>
      </w:r>
      <w:r w:rsidR="002F5D17">
        <w:t xml:space="preserve"> for in-depth report</w:t>
      </w:r>
      <w:ins w:id="15" w:author="Microsoft Office User" w:date="2017-12-27T16:52:00Z">
        <w:r>
          <w:t>). Genes linked to the cell cycle, root development and Fe uptake suggest the hypothesis that maize DELLA-domain transcription factors regulate  root architecture the type II iron uptake mechanism used by grasses to affect the Maize ionome.</w:t>
        </w:r>
      </w:ins>
    </w:p>
    <w:p w14:paraId="7C3163BA" w14:textId="77777777" w:rsidR="006B33EA" w:rsidRDefault="006B33EA" w:rsidP="0067252E">
      <w:pPr>
        <w:pStyle w:val="Heading1"/>
      </w:pPr>
      <w:bookmarkStart w:id="16" w:name="_Ref487125611"/>
      <w:r>
        <w:lastRenderedPageBreak/>
        <w:t>Discussion</w:t>
      </w:r>
      <w:bookmarkEnd w:id="13"/>
      <w:bookmarkEnd w:id="16"/>
    </w:p>
    <w:p w14:paraId="092C6C61" w14:textId="1AF78D0A" w:rsidR="008B2A55" w:rsidRDefault="008B2A55" w:rsidP="00D93D06">
      <w:pPr>
        <w:pStyle w:val="Heading2"/>
      </w:pPr>
      <w:r>
        <w:t>The effects of linkage disequilibrium</w:t>
      </w:r>
    </w:p>
    <w:p w14:paraId="0DCBCE29" w14:textId="31BCC976" w:rsidR="00382E9B" w:rsidRDefault="00D339E0" w:rsidP="0067252E">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432471">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12\u201314]", "plainTextFormattedCitation" : "[12\u201314]", "previouslyFormattedCitation" : "[12\u201314]" }, "properties" : { "noteIndex" : 0 }, "schema" : "https://github.com/citation-style-language/schema/raw/master/csl-citation.json" }</w:instrText>
      </w:r>
      <w:r w:rsidR="008446EC" w:rsidRPr="008446EC">
        <w:fldChar w:fldCharType="separate"/>
      </w:r>
      <w:r w:rsidR="00EA432F" w:rsidRPr="00EA432F">
        <w:rPr>
          <w:noProof/>
        </w:rPr>
        <w:t>[12–14]</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7]", "plainTextFormattedCitation" : "[7]", "previouslyFormattedCitation" : "[7]" }, "properties" : { "noteIndex" : 0 }, "schema" : "https://github.com/citation-style-language/schema/raw/master/csl-citation.json" }</w:instrText>
      </w:r>
      <w:r w:rsidR="00624A03">
        <w:fldChar w:fldCharType="separate"/>
      </w:r>
      <w:r w:rsidR="00EA432F" w:rsidRPr="00EA432F">
        <w:rPr>
          <w:noProof/>
        </w:rPr>
        <w:t>[7]</w:t>
      </w:r>
      <w:r w:rsidR="00624A03">
        <w:fldChar w:fldCharType="end"/>
      </w:r>
      <w:r w:rsidR="00624A03">
        <w:t>. Additionally, Wallace et al. showed that the causal polymorphism is likely to reside in regulatory regions, that is, outside of exonic regions.</w:t>
      </w:r>
      <w:r w:rsidR="004C123B">
        <w:t xml:space="preserve"> </w:t>
      </w:r>
    </w:p>
    <w:p w14:paraId="5CFCE05C" w14:textId="30A4750C" w:rsidR="000272DE" w:rsidRDefault="004C123B" w:rsidP="0067252E">
      <w:r>
        <w:t>These factors can result in</w:t>
      </w:r>
      <w:r w:rsidR="00A7402C">
        <w:t xml:space="preserve"> a very large (upward of 57% of all genes here) and </w:t>
      </w:r>
      <w:r w:rsidR="0096170A">
        <w:t>ambiguous</w:t>
      </w:r>
      <w:r w:rsidR="00A7402C">
        <w:t xml:space="preserve"> set of</w:t>
      </w:r>
      <w:r>
        <w:t xml:space="preserve"> candidate genes. </w:t>
      </w:r>
      <w:r w:rsidR="000272DE">
        <w:t>Until we precisely understand the regulatory landscape in the species being studied, even the most powerful GWAS will identify polymorphisms that implicate genes many base pairs away. Here, we find that the large majority of HPO genes were often not the closest genes to the identified SNPs. These genes would likely not have been identified using the common approach of prioritizing the genes closest to each marker SNP (</w:t>
      </w:r>
      <w:r w:rsidR="000272DE">
        <w:fldChar w:fldCharType="begin"/>
      </w:r>
      <w:r w:rsidR="000272DE">
        <w:instrText xml:space="preserve"> REF _Ref489428564 \h  \* MERGEFORMAT </w:instrText>
      </w:r>
      <w:r w:rsidR="000272DE">
        <w:fldChar w:fldCharType="separate"/>
      </w:r>
      <w:r w:rsidR="008C15B5">
        <w:t>NumInterveningGenes</w:t>
      </w:r>
      <w:r w:rsidR="000272DE">
        <w:fldChar w:fldCharType="end"/>
      </w:r>
      <w:r w:rsidR="000272DE" w:rsidRPr="00134E49">
        <w:t>)</w:t>
      </w:r>
      <w:r w:rsidR="000272DE">
        <w:t xml:space="preserve">. </w:t>
      </w:r>
    </w:p>
    <w:p w14:paraId="2F54BABD" w14:textId="4ADD359F" w:rsidR="000272DE" w:rsidRDefault="004C123B" w:rsidP="0067252E">
      <w:r>
        <w:t>A common approach to interpreting such a locus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w:t>
      </w:r>
      <w:r w:rsidR="000272DE">
        <w:t>Camoco</w:t>
      </w:r>
      <w:r>
        <w:t xml:space="preserve">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w:t>
      </w:r>
      <w:r w:rsidR="003C1804">
        <w:lastRenderedPageBreak/>
        <w:t xml:space="preserve">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669237D7" w:rsidR="000272DE" w:rsidRDefault="004C123B" w:rsidP="0067252E">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genes represent a small, targeted 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8C15B5">
        <w:t>FullIonomeDensityLocality</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8C15B5">
        <w:t>SummaryHPOGenes</w:t>
      </w:r>
      <w:r w:rsidR="002319EE">
        <w:fldChar w:fldCharType="end"/>
      </w:r>
      <w:r w:rsidR="002319EE">
        <w:t>)</w:t>
      </w:r>
      <w:r w:rsidR="00052FF5">
        <w:t>.</w:t>
      </w:r>
      <w:r w:rsidR="00E51BA9">
        <w:t xml:space="preserve"> </w:t>
      </w:r>
    </w:p>
    <w:p w14:paraId="7A2D313F" w14:textId="2127B15E" w:rsidR="00DF3C96" w:rsidRDefault="00DF3C96" w:rsidP="00D93D06">
      <w:pPr>
        <w:pStyle w:val="Heading2"/>
      </w:pPr>
      <w:r>
        <w:t>Establishing performance expectations of Camoco</w:t>
      </w:r>
    </w:p>
    <w:p w14:paraId="2CDD1627" w14:textId="07A9B879" w:rsidR="004C123B" w:rsidRDefault="004C123B" w:rsidP="0067252E">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 xml:space="preserve">qualifications and were absent from the three co-expression networks </w:t>
      </w:r>
      <w:r w:rsidR="00744D8C">
        <w:lastRenderedPageBreak/>
        <w:t>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D93D06">
      <w:pPr>
        <w:pStyle w:val="Heading2"/>
      </w:pPr>
      <w:r>
        <w:t>Camoco</w:t>
      </w:r>
      <w:r w:rsidR="000A3EDD">
        <w:t>-</w:t>
      </w:r>
      <w:r>
        <w:t xml:space="preserve">discovered </w:t>
      </w:r>
      <w:r w:rsidR="007D29CF">
        <w:t>gene sets</w:t>
      </w:r>
      <w:r>
        <w:t xml:space="preserve"> are as coherent as GO terms</w:t>
      </w:r>
    </w:p>
    <w:p w14:paraId="38A790EA" w14:textId="22B15BBD" w:rsidR="0021466E" w:rsidRDefault="004C123B" w:rsidP="0067252E">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8C15B5">
        <w:t>SimulatedFCR</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67252E">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w:t>
      </w:r>
      <w:r w:rsidR="00EE0317">
        <w:lastRenderedPageBreak/>
        <w:t>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67252E">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14AFCD4B" w:rsidR="004C123B" w:rsidRDefault="004C123B" w:rsidP="0067252E">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43247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1]", "plainTextFormattedCitation" : "[1]", "previouslyFormattedCitation" : "[1]" }, "properties" : { "noteIndex" : 0 }, "schema" : "https://github.com/citation-style-language/schema/raw/master/csl-citation.json" }</w:instrText>
      </w:r>
      <w:r w:rsidR="00850126" w:rsidRPr="00850126">
        <w:fldChar w:fldCharType="separate"/>
      </w:r>
      <w:r w:rsidR="00EA432F" w:rsidRPr="00EA432F">
        <w:rPr>
          <w:noProof/>
        </w:rPr>
        <w:t>[1]</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D93D06">
      <w:pPr>
        <w:pStyle w:val="Heading2"/>
      </w:pPr>
      <w:r>
        <w:t>Co-expression context matters</w:t>
      </w:r>
    </w:p>
    <w:p w14:paraId="3B70E8AF" w14:textId="3CE4BB07" w:rsidR="003C16CC" w:rsidRDefault="004C123B" w:rsidP="0067252E">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w:t>
      </w:r>
      <w:r>
        <w:lastRenderedPageBreak/>
        <w:t>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8C15B5" w:rsidRPr="008C15B5">
        <w:t>GOCoExpressionTable</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8C15B5">
        <w:t>NetworkClusters</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8C15B5" w:rsidRPr="008C15B5">
        <w:t>GOCoExpressionTable</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8C15B5">
        <w:t>FullGODensityLocality</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432471">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34]", "plainTextFormattedCitation" : "[34]", "previouslyFormattedCitation" : "[34]" }, "properties" : { "noteIndex" : 0 }, "schema" : "https://github.com/citation-style-language/schema/raw/master/csl-citation.json" }</w:instrText>
      </w:r>
      <w:r w:rsidR="009029D0">
        <w:fldChar w:fldCharType="separate"/>
      </w:r>
      <w:r w:rsidR="00EA432F" w:rsidRPr="00EA432F">
        <w:rPr>
          <w:noProof/>
        </w:rPr>
        <w:t>[34]</w:t>
      </w:r>
      <w:r w:rsidR="009029D0">
        <w:fldChar w:fldCharType="end"/>
      </w:r>
      <w:r w:rsidR="003F0DEB">
        <w:t xml:space="preserve">. </w:t>
      </w:r>
    </w:p>
    <w:p w14:paraId="759B5857" w14:textId="6583D87C" w:rsidR="003F0DEB" w:rsidRDefault="004C123B" w:rsidP="0067252E">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8C15B5">
        <w:t>SummaryHPOGenes</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w:t>
      </w:r>
      <w:r w:rsidR="00D5476F">
        <w:lastRenderedPageBreak/>
        <w:t>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416D6FA9" w:rsidR="0007635B" w:rsidRDefault="009A0805" w:rsidP="0067252E">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8C15B5">
        <w:t>SummaryHPOGenes</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8C15B5">
        <w:t>PCCDensityLocality</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8C15B5" w:rsidRPr="008C15B5">
        <w:t>GOCoExpressionTable</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8C15B5">
        <w:t>SubSetNetworks</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292D717E" w:rsidR="004C123B" w:rsidRPr="004C123B" w:rsidRDefault="004C123B" w:rsidP="0067252E">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xml:space="preserve">. Furthermore, our findings suggest that where it is possible to identify relevant tissues for a phenotype of interest, tissue-specific expression profiling across genetically </w:t>
      </w:r>
      <w:r>
        <w:lastRenderedPageBreak/>
        <w:t>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2D19A45D" w:rsidR="00C42754" w:rsidRDefault="00C42754" w:rsidP="0067252E">
      <w:pPr>
        <w:pStyle w:val="Heading1"/>
      </w:pPr>
      <w:r>
        <w:t>Conclusion</w:t>
      </w:r>
      <w:r w:rsidR="000A4BE3">
        <w:t>s</w:t>
      </w:r>
    </w:p>
    <w:p w14:paraId="16B58200" w14:textId="11F30F1C" w:rsidR="0019799E" w:rsidRPr="0019799E" w:rsidRDefault="00E3277B" w:rsidP="0067252E">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0EB6D5B1" w:rsidR="00400A66" w:rsidRPr="00400A66" w:rsidRDefault="006B33EA" w:rsidP="0067252E">
      <w:pPr>
        <w:pStyle w:val="Heading1"/>
      </w:pPr>
      <w:bookmarkStart w:id="17" w:name="_Ref463088833"/>
      <w:r>
        <w:t>Methods</w:t>
      </w:r>
      <w:bookmarkEnd w:id="17"/>
    </w:p>
    <w:p w14:paraId="28A526A3" w14:textId="77777777" w:rsidR="008D2BA7" w:rsidRDefault="008D2BA7" w:rsidP="0067252E">
      <w:pPr>
        <w:pStyle w:val="Heading2"/>
      </w:pPr>
      <w:r>
        <w:t>Software implementation of Camoco</w:t>
      </w:r>
    </w:p>
    <w:p w14:paraId="62C7F429" w14:textId="69465319" w:rsidR="008D2BA7" w:rsidRDefault="008D2BA7" w:rsidP="0067252E">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w:t>
      </w:r>
      <w:r>
        <w:lastRenderedPageBreak/>
        <w:t>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67252E">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6990AB67" w:rsidR="00164372" w:rsidRDefault="004B7D5A" w:rsidP="0067252E">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2E7ACB">
        <w:instrText>ADDIN CSL_CITATION { "citationItems" : [ { "id" : "ITEM-1", "itemData" : { "DOI" : "DOI:10.5281/zenodo.1049133", "id" : "ITEM-1", "issued" : { "date-parts" : [ [ "0" ] ] }, "title" : "Camoco Github Repository", "type" : "webpage" }, "uris" : [ "http://www.mendeley.com/documents/?uuid=65fa08ab-6226-4b5a-82c6-83e24cddb635", "http://www.mendeley.com/documents/?uuid=b86532c1-5949-4da1-b3e8-b937fce073e1" ] } ], "mendeley" : { "formattedCitation" : "[63]", "plainTextFormattedCitation" : "[63]", "previouslyFormattedCitation" : "[63]" }, "properties" : { "noteIndex" : 0 }, "schema" : "https://github.com/citation-style-language/schema/raw/master/csl-citation.json" }</w:instrText>
      </w:r>
      <w:r w:rsidR="0018603E">
        <w:fldChar w:fldCharType="separate"/>
      </w:r>
      <w:r w:rsidR="0018603E" w:rsidRPr="0018603E">
        <w:rPr>
          <w:noProof/>
        </w:rPr>
        <w:t>[63]</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67252E">
      <w:pPr>
        <w:pStyle w:val="Heading2"/>
      </w:pPr>
      <w:r>
        <w:t>Construction quality control</w:t>
      </w:r>
      <w:r w:rsidR="00B341BD">
        <w:t xml:space="preserve"> of co-expression networks</w:t>
      </w:r>
    </w:p>
    <w:p w14:paraId="4C8CAC2D" w14:textId="487B1EAC" w:rsidR="009516E9" w:rsidRDefault="009516E9" w:rsidP="0067252E">
      <w:pPr>
        <w:pStyle w:val="Heading3"/>
      </w:pPr>
      <w:r>
        <w:t>Camoco Parameters</w:t>
      </w:r>
    </w:p>
    <w:p w14:paraId="2719DE16" w14:textId="34D1D5D3" w:rsidR="009516E9" w:rsidRDefault="009516E9" w:rsidP="0067252E">
      <w:r>
        <w:t>All networks were built</w:t>
      </w:r>
      <w:r w:rsidR="008D3184">
        <w:t xml:space="preserve"> (using the CLI)</w:t>
      </w:r>
      <w:r>
        <w:t xml:space="preserve"> with the following Camoco QC parameters:</w:t>
      </w:r>
    </w:p>
    <w:p w14:paraId="1436526B" w14:textId="1594CF00" w:rsidR="009516E9" w:rsidRDefault="009516E9" w:rsidP="0067252E">
      <w:pPr>
        <w:pStyle w:val="ListParagraph"/>
        <w:numPr>
          <w:ilvl w:val="0"/>
          <w:numId w:val="9"/>
        </w:numPr>
      </w:pPr>
      <w:r>
        <w:t>min_expr_level: 0.001  (expression</w:t>
      </w:r>
      <w:r w:rsidR="00B52C1B">
        <w:t xml:space="preserve"> [FPKM]</w:t>
      </w:r>
      <w:r>
        <w:t xml:space="preserve"> below this is set to NaN)</w:t>
      </w:r>
    </w:p>
    <w:p w14:paraId="6282B4E5" w14:textId="203D51AD" w:rsidR="009516E9" w:rsidRDefault="009516E9" w:rsidP="0067252E">
      <w:pPr>
        <w:pStyle w:val="ListParagraph"/>
        <w:numPr>
          <w:ilvl w:val="0"/>
          <w:numId w:val="9"/>
        </w:numPr>
      </w:pPr>
      <w:r>
        <w:t>max_gene_missing_data: 0.3 (genes missing expression data more than this percent were removed from analysis)</w:t>
      </w:r>
    </w:p>
    <w:p w14:paraId="21E4AE40" w14:textId="4779AC01" w:rsidR="009516E9" w:rsidRDefault="009516E9" w:rsidP="0067252E">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67252E">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67252E">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3DDAF968" w:rsidR="007255FD" w:rsidRDefault="007255FD" w:rsidP="0067252E">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w:t>
      </w:r>
      <w:r w:rsidRPr="0077751E">
        <w:lastRenderedPageBreak/>
        <w:t xml:space="preserve">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8C15B5">
        <w:t>ZmPANHealth</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8C15B5">
        <w:t>ZmPANHealth</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5639A00E" w:rsidR="00101EAA" w:rsidRDefault="00101EAA" w:rsidP="0067252E">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8C15B5">
        <w:t>ZmPANHealth</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8C15B5">
        <w:t>ZmPANHealth</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432471">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41]", "plainTextFormattedCitation" : "[41]", "previouslyFormattedCitation" : "[41]" }, "properties" : { "noteIndex" : 0 }, "schema" : "https://github.com/citation-style-language/schema/raw/master/csl-citation.json" }</w:instrText>
      </w:r>
      <w:r>
        <w:fldChar w:fldCharType="separate"/>
      </w:r>
      <w:r w:rsidR="00EA432F" w:rsidRPr="00EA432F">
        <w:rPr>
          <w:noProof/>
        </w:rPr>
        <w:t>[41]</w:t>
      </w:r>
      <w:r>
        <w:fldChar w:fldCharType="end"/>
      </w:r>
      <w:r>
        <w:t>.</w:t>
      </w:r>
    </w:p>
    <w:p w14:paraId="57866215" w14:textId="150E532A" w:rsidR="007255FD" w:rsidRDefault="00330ED2" w:rsidP="0067252E">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05DAE0DB" w:rsidR="00DF6622" w:rsidRPr="00456B26" w:rsidRDefault="00BF0C79" w:rsidP="0067252E">
      <w:r>
        <w:t xml:space="preserve">Publicly available gene expression data </w:t>
      </w:r>
      <w:r w:rsidR="0046474E">
        <w:t>were</w:t>
      </w:r>
      <w:r>
        <w:t xml:space="preserve"> generated from Stelpflug et al</w:t>
      </w:r>
      <w:r>
        <w:fldChar w:fldCharType="begin" w:fldLock="1"/>
      </w:r>
      <w:r w:rsidR="00432471">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fldChar w:fldCharType="separate"/>
      </w:r>
      <w:r w:rsidR="00EA432F" w:rsidRPr="00EA432F">
        <w:rPr>
          <w:noProof/>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0CDEDC53" w:rsidR="00101EAA" w:rsidRPr="00456B26" w:rsidRDefault="00DF6622" w:rsidP="0067252E">
      <w:r>
        <w:fldChar w:fldCharType="begin"/>
      </w:r>
      <w:r>
        <w:instrText xml:space="preserve"> REF _Ref447013895 \h  \* MERGEFORMAT </w:instrText>
      </w:r>
      <w:r>
        <w:fldChar w:fldCharType="separate"/>
      </w:r>
      <w:r w:rsidR="008C15B5">
        <w:t>ZmSAMHealth</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8C15B5">
        <w:t>ZmSAMHealth</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8C15B5">
        <w:t>ZmSAMHealth</w:t>
      </w:r>
      <w:r w:rsidR="00831A27">
        <w:fldChar w:fldCharType="end"/>
      </w:r>
      <w:r w:rsidR="00831A27">
        <w:t>C)</w:t>
      </w:r>
      <w:r w:rsidRPr="004E79F7">
        <w:t xml:space="preserve">. </w:t>
      </w:r>
      <w:r w:rsidRPr="004E79F7">
        <w:lastRenderedPageBreak/>
        <w:t>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8C15B5">
        <w:t>ZmSAMHealth</w:t>
      </w:r>
      <w:r w:rsidR="00831A27">
        <w:fldChar w:fldCharType="end"/>
      </w:r>
      <w:r w:rsidR="00831A27">
        <w:t>D)</w:t>
      </w:r>
      <w:r w:rsidRPr="004E79F7">
        <w:t>.</w:t>
      </w:r>
    </w:p>
    <w:p w14:paraId="4BCABEDC" w14:textId="3D06ED16" w:rsidR="00330ED2" w:rsidRDefault="00330ED2" w:rsidP="0067252E">
      <w:pPr>
        <w:pStyle w:val="Heading3"/>
      </w:pPr>
      <w:r>
        <w:t xml:space="preserve">ZmRoot: A </w:t>
      </w:r>
      <w:r w:rsidR="009B716E">
        <w:t>genotypically diverse maize root co-expression network</w:t>
      </w:r>
    </w:p>
    <w:p w14:paraId="3C08C986" w14:textId="4CF48D53" w:rsidR="003363AF" w:rsidRDefault="003363AF" w:rsidP="0067252E">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18603E">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instrText>
      </w:r>
      <w:r>
        <w:fldChar w:fldCharType="separate"/>
      </w:r>
      <w:r w:rsidR="0018603E" w:rsidRPr="0018603E">
        <w:rPr>
          <w:noProof/>
        </w:rPr>
        <w:t>[64]</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BE2819">
        <w:t>BWA</w:t>
      </w:r>
      <w:r w:rsidRPr="00BE2819">
        <w:fldChar w:fldCharType="begin" w:fldLock="1"/>
      </w:r>
      <w:r w:rsidR="0018603E">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instrText>
      </w:r>
      <w:r w:rsidRPr="00BE2819">
        <w:fldChar w:fldCharType="separate"/>
      </w:r>
      <w:r w:rsidR="0018603E" w:rsidRPr="0018603E">
        <w:rPr>
          <w:noProof/>
        </w:rPr>
        <w:t>[65,66]</w:t>
      </w:r>
      <w:r w:rsidRPr="00BE2819">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442D03BF" w:rsidR="007255FD" w:rsidRPr="00456B26" w:rsidRDefault="003363AF" w:rsidP="0067252E">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18603E">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67]", "plainTextFormattedCitation" : "[67]", "previouslyFormattedCitation" : "[67]" }, "properties" : { "noteIndex" : 0 }, "schema" : "https://github.com/citation-style-language/schema/raw/master/csl-citation.json" }</w:instrText>
      </w:r>
      <w:r>
        <w:fldChar w:fldCharType="separate"/>
      </w:r>
      <w:r w:rsidR="0018603E" w:rsidRPr="0018603E">
        <w:rPr>
          <w:noProof/>
        </w:rPr>
        <w:t>[67]</w:t>
      </w:r>
      <w:r>
        <w:fldChar w:fldCharType="end"/>
      </w:r>
      <w:r w:rsidR="009C2CAC">
        <w:t>,</w:t>
      </w:r>
      <w:r w:rsidR="0018603E">
        <w:t xml:space="preserve"> available on GitHub</w:t>
      </w:r>
      <w:r w:rsidR="0018603E">
        <w:fldChar w:fldCharType="begin" w:fldLock="1"/>
      </w:r>
      <w:r w:rsidR="002E7ACB">
        <w:instrText>ADDIN CSL_CITATION { "citationItems" : [ { "id" : "ITEM-1", "itemData" : { "id" : "ITEM-1", "issued" : { "date-parts" : [ [ "0" ] ] }, "title" : "MixedHTSeq GitHub Repository", "type" : "webpage" }, "uris" : [ "http://www.mendeley.com/documents/?uuid=782f41e0-9596-4ec9-9208-0f85bc548a93", "http://www.mendeley.com/documents/?uuid=0afc761f-cebc-43d4-b03a-dbb8a0111fb5" ] } ], "mendeley" : { "formattedCitation" : "[68]", "plainTextFormattedCitation" : "[68]", "previouslyFormattedCitation" : "[68]" }, "properties" : { "noteIndex" : 0 }, "schema" : "https://github.com/citation-style-language/schema/raw/master/csl-citation.json" }</w:instrText>
      </w:r>
      <w:r w:rsidR="0018603E">
        <w:fldChar w:fldCharType="separate"/>
      </w:r>
      <w:r w:rsidR="0018603E" w:rsidRPr="0018603E">
        <w:rPr>
          <w:noProof/>
        </w:rPr>
        <w:t>[6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8C15B5">
        <w:t>ZmRootHealth</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8C15B5">
        <w:t>ZmRootHealth</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8C15B5">
        <w:t>ZmRootHealth</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8C15B5">
        <w:t>ZmRootHealth</w:t>
      </w:r>
      <w:r w:rsidR="00C275C7">
        <w:fldChar w:fldCharType="end"/>
      </w:r>
      <w:r w:rsidR="00C275C7">
        <w:t>D).</w:t>
      </w:r>
    </w:p>
    <w:p w14:paraId="714B54C0" w14:textId="5A5AFCC4" w:rsidR="00097BC0" w:rsidRPr="005B5BAE" w:rsidRDefault="00D04EE5" w:rsidP="0067252E">
      <w:pPr>
        <w:pStyle w:val="Heading2"/>
      </w:pPr>
      <w:r>
        <w:lastRenderedPageBreak/>
        <w:t>SNP-to-</w:t>
      </w:r>
      <w:r w:rsidR="00145345">
        <w:t>g</w:t>
      </w:r>
      <w:r w:rsidR="00C571E9">
        <w:t>ene m</w:t>
      </w:r>
      <w:r w:rsidR="00097BC0">
        <w:t>apping</w:t>
      </w:r>
      <w:r w:rsidR="00C571E9">
        <w:t xml:space="preserve"> and effective loci</w:t>
      </w:r>
    </w:p>
    <w:p w14:paraId="71FF43E1" w14:textId="23FF8D66" w:rsidR="00C51B9A" w:rsidRDefault="00097BC0" w:rsidP="0067252E">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8C15B5" w:rsidRPr="00107824">
        <w:t>CamocoSchematic</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67252E">
      <w:pPr>
        <w:pStyle w:val="Heading2"/>
      </w:pPr>
      <w:r w:rsidRPr="004727BA">
        <w:t xml:space="preserve">Calculating </w:t>
      </w:r>
      <w:r w:rsidR="008533FD">
        <w:t>subnetwork density and locality</w:t>
      </w:r>
    </w:p>
    <w:p w14:paraId="5DA9001F" w14:textId="2E0CDB5C" w:rsidR="00047C4E" w:rsidRDefault="00D13B6D" w:rsidP="0067252E">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67252E">
      <w:pPr>
        <w:pStyle w:val="Heading3"/>
        <w:jc w:val="left"/>
        <w:rPr>
          <w:rFonts w:eastAsiaTheme="minorEastAsia"/>
        </w:rPr>
      </w:pPr>
      <w:bookmarkStart w:id="18" w:name="_Ref447101528"/>
      <w:r w:rsidRPr="0045686C">
        <w:rPr>
          <w:rFonts w:eastAsiaTheme="minorEastAsia"/>
        </w:rPr>
        <w:t>Eq.</w:t>
      </w:r>
      <w:r w:rsidR="00145345">
        <w:rPr>
          <w:rFonts w:eastAsiaTheme="minorEastAsia"/>
        </w:rPr>
        <w:t xml:space="preserve"> </w:t>
      </w:r>
      <w:r w:rsidRPr="0045686C">
        <w:rPr>
          <w:rFonts w:eastAsiaTheme="minorEastAsia"/>
        </w:rPr>
        <w:t>1</w:t>
      </w:r>
      <w:bookmarkEnd w:id="18"/>
    </w:p>
    <w:p w14:paraId="5CFBC04F" w14:textId="77777777" w:rsidR="00EF5E7C" w:rsidRDefault="002A41DF"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67252E">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lastRenderedPageBreak/>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67252E">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67252E">
      <w:pPr>
        <w:pStyle w:val="Heading3"/>
        <w:jc w:val="left"/>
      </w:pPr>
      <w:bookmarkStart w:id="19" w:name="_Ref447101545"/>
      <w:bookmarkStart w:id="20" w:name="_Ref464049667"/>
      <w:r>
        <w:t>Eq.</w:t>
      </w:r>
      <w:bookmarkEnd w:id="19"/>
      <w:r w:rsidR="00145345">
        <w:t xml:space="preserve"> </w:t>
      </w:r>
      <w:r w:rsidR="0020783F">
        <w:t>2</w:t>
      </w:r>
      <w:bookmarkEnd w:id="20"/>
    </w:p>
    <w:p w14:paraId="23A18B42" w14:textId="73BAA332" w:rsidR="003F2435" w:rsidRPr="003F2435" w:rsidRDefault="00680409" w:rsidP="0067252E">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67252E">
      <w:r>
        <w:t>Gene</w:t>
      </w:r>
      <w:r w:rsidR="00CC7F9B">
        <w:t>-</w:t>
      </w:r>
      <w:r>
        <w:t>specific density is calculated by considering subnetwork interactions on a per-gene basis:</w:t>
      </w:r>
    </w:p>
    <w:p w14:paraId="3F40912B" w14:textId="580F2053" w:rsidR="0020783F" w:rsidRDefault="0020783F" w:rsidP="0067252E">
      <w:pPr>
        <w:pStyle w:val="Heading3"/>
        <w:jc w:val="left"/>
        <w:rPr>
          <w:rFonts w:eastAsiaTheme="minorEastAsia"/>
        </w:rPr>
      </w:pPr>
      <w:bookmarkStart w:id="21" w:name="_Ref447101563"/>
      <w:bookmarkStart w:id="22" w:name="_Ref464738379"/>
      <w:r w:rsidRPr="0045686C">
        <w:rPr>
          <w:rFonts w:eastAsiaTheme="minorEastAsia"/>
        </w:rPr>
        <w:t>Eq.</w:t>
      </w:r>
      <w:bookmarkEnd w:id="21"/>
      <w:r w:rsidR="00145345">
        <w:rPr>
          <w:rFonts w:eastAsiaTheme="minorEastAsia"/>
        </w:rPr>
        <w:t xml:space="preserve"> </w:t>
      </w:r>
      <w:r>
        <w:rPr>
          <w:rFonts w:eastAsiaTheme="minorEastAsia"/>
        </w:rPr>
        <w:t>3</w:t>
      </w:r>
      <w:bookmarkEnd w:id="22"/>
    </w:p>
    <w:p w14:paraId="2B0DE368" w14:textId="5573E73C" w:rsidR="0020783F" w:rsidRPr="002E6613" w:rsidRDefault="0020783F" w:rsidP="0067252E">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67252E">
      <w:pPr>
        <w:jc w:val="left"/>
      </w:pPr>
    </w:p>
    <w:p w14:paraId="16FB8440" w14:textId="51797D28" w:rsidR="00503064" w:rsidRDefault="004047D8" w:rsidP="0067252E">
      <w:pPr>
        <w:jc w:val="left"/>
      </w:pPr>
      <w:r>
        <w:t>Gene locality residuals can be interpreted independently to identify gene</w:t>
      </w:r>
      <w:r w:rsidR="007B1CB5">
        <w:t>-</w:t>
      </w:r>
      <w:r>
        <w:t>specific locality:</w:t>
      </w:r>
    </w:p>
    <w:p w14:paraId="4A0D3CED" w14:textId="2ED3CAE5" w:rsidR="00503064" w:rsidRDefault="00F93BF5" w:rsidP="0067252E">
      <w:pPr>
        <w:pStyle w:val="Heading3"/>
        <w:jc w:val="left"/>
      </w:pPr>
      <w:bookmarkStart w:id="23" w:name="_Ref447101571"/>
      <w:r>
        <w:t>Eq.</w:t>
      </w:r>
      <w:r w:rsidR="000853EA">
        <w:t xml:space="preserve"> </w:t>
      </w:r>
      <w:r w:rsidR="00503064">
        <w:t>4</w:t>
      </w:r>
      <w:bookmarkEnd w:id="23"/>
    </w:p>
    <w:p w14:paraId="78E73A58" w14:textId="4FF13FB8" w:rsidR="003F2435" w:rsidRDefault="00037F55" w:rsidP="0067252E">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67252E">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67252E">
      <w:r>
        <w:lastRenderedPageBreak/>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61CE5F12" w:rsidR="00FE1B03" w:rsidRDefault="00FE1B03" w:rsidP="0067252E">
      <w:pPr>
        <w:pStyle w:val="Heading2"/>
      </w:pPr>
      <w:r>
        <w:t xml:space="preserve">Simulating </w:t>
      </w:r>
      <w:r w:rsidR="007A3AFF">
        <w:t>GWAS</w:t>
      </w:r>
      <w:r>
        <w:t xml:space="preserve"> using </w:t>
      </w:r>
      <w:r w:rsidR="000F2DE6">
        <w:t>Gene O</w:t>
      </w:r>
      <w:r w:rsidR="00145345">
        <w:t>ntolo</w:t>
      </w:r>
      <w:r>
        <w:t>gy (GO) terms</w:t>
      </w:r>
    </w:p>
    <w:p w14:paraId="26CBC357" w14:textId="0C7930B1" w:rsidR="00C92B64" w:rsidRDefault="00D03396" w:rsidP="0067252E">
      <w:r>
        <w:t>GO</w:t>
      </w:r>
      <w:r w:rsidR="00B0215A">
        <w:fldChar w:fldCharType="begin" w:fldLock="1"/>
      </w:r>
      <w:r w:rsidR="003F4242">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69]", "plainTextFormattedCitation" : "[69]", "previouslyFormattedCitation" : "[69]" }, "properties" : { "noteIndex" : 0 }, "schema" : "https://github.com/citation-style-language/schema/raw/master/csl-citation.json" }</w:instrText>
      </w:r>
      <w:r w:rsidR="00B0215A">
        <w:fldChar w:fldCharType="separate"/>
      </w:r>
      <w:r w:rsidR="0018603E" w:rsidRPr="0018603E">
        <w:rPr>
          <w:noProof/>
        </w:rPr>
        <w:t>[69]</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67252E">
      <w:pPr>
        <w:pStyle w:val="Heading3"/>
      </w:pPr>
      <w:r>
        <w:t>Missing Candidate Rate</w:t>
      </w:r>
    </w:p>
    <w:p w14:paraId="278D39C0" w14:textId="77777777" w:rsidR="00D64D8E" w:rsidRPr="00294A97" w:rsidRDefault="00D64D8E" w:rsidP="0067252E">
      <w:pPr>
        <w:pStyle w:val="Heading3"/>
      </w:pPr>
      <w:bookmarkStart w:id="24" w:name="_Ref484125232"/>
      <w:r>
        <w:t>Eq.</w:t>
      </w:r>
      <w:r w:rsidR="005936F2">
        <w:t xml:space="preserve"> 6</w:t>
      </w:r>
      <w:bookmarkEnd w:id="24"/>
    </w:p>
    <w:p w14:paraId="6FED4933" w14:textId="0C8D4ED4" w:rsidR="00D64D8E" w:rsidRPr="00D64D8E" w:rsidRDefault="00D64D8E" w:rsidP="0067252E">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67252E">
      <w:pPr>
        <w:pStyle w:val="Heading3"/>
      </w:pPr>
      <w:r>
        <w:t>False Candidate Rate</w:t>
      </w:r>
    </w:p>
    <w:p w14:paraId="04799335" w14:textId="77777777" w:rsidR="005936F2" w:rsidRDefault="005936F2" w:rsidP="0067252E">
      <w:pPr>
        <w:pStyle w:val="Heading3"/>
      </w:pPr>
      <w:bookmarkStart w:id="25" w:name="_Ref458775441"/>
      <w:bookmarkStart w:id="26" w:name="_Ref484125256"/>
      <w:r>
        <w:t>Eq. 7</w:t>
      </w:r>
      <w:bookmarkEnd w:id="25"/>
      <w:bookmarkEnd w:id="26"/>
    </w:p>
    <w:p w14:paraId="718EF28A" w14:textId="41F4C903" w:rsidR="005936F2" w:rsidRDefault="005936F2" w:rsidP="005B5E38">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67252E">
      <w:pPr>
        <w:pStyle w:val="Heading3"/>
      </w:pPr>
      <w:r>
        <w:t xml:space="preserve">Simulating </w:t>
      </w:r>
      <w:r w:rsidR="00145345">
        <w:t>m</w:t>
      </w:r>
      <w:r>
        <w:t>issing candidate gene rate (MCR)</w:t>
      </w:r>
    </w:p>
    <w:p w14:paraId="3169E288" w14:textId="47CE90B2" w:rsidR="00DD40C1" w:rsidRDefault="005D2F9C" w:rsidP="0067252E">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67252E">
      <w:pPr>
        <w:pStyle w:val="Heading3"/>
      </w:pPr>
      <w:r>
        <w:lastRenderedPageBreak/>
        <w:t xml:space="preserve">Adding false candidate genes by expanding </w:t>
      </w:r>
      <w:r w:rsidR="00D04EE5">
        <w:t>SNP-to-gene</w:t>
      </w:r>
      <w:r>
        <w:t xml:space="preserve"> mapping parameters</w:t>
      </w:r>
    </w:p>
    <w:p w14:paraId="78D91B39" w14:textId="63FA340C" w:rsidR="00FE1B03" w:rsidRDefault="0067206C" w:rsidP="0067252E">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67252E">
      <w:pPr>
        <w:pStyle w:val="Heading2"/>
      </w:pPr>
      <w:r>
        <w:t xml:space="preserve">Maize </w:t>
      </w:r>
      <w:r w:rsidR="00145345">
        <w:t>i</w:t>
      </w:r>
      <w:r w:rsidR="00393ABF">
        <w:t>onome GWAS</w:t>
      </w:r>
    </w:p>
    <w:p w14:paraId="72DBC8DF" w14:textId="3AE3C7B8" w:rsidR="00EC6A5D" w:rsidRDefault="00393ABF" w:rsidP="0067252E">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432471">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rsidR="009430C5">
        <w:fldChar w:fldCharType="separate"/>
      </w:r>
      <w:r w:rsidR="00EA432F" w:rsidRPr="00EA432F">
        <w:rPr>
          <w:noProof/>
        </w:rPr>
        <w:t>[43]</w:t>
      </w:r>
      <w:r w:rsidR="009430C5">
        <w:fldChar w:fldCharType="end"/>
      </w:r>
      <w:r>
        <w:t xml:space="preserve"> Outliers were removed from single</w:t>
      </w:r>
      <w:r w:rsidR="00F9373B">
        <w:t>-</w:t>
      </w:r>
      <w:r>
        <w:t>seed measurements using median absolute deviation</w:t>
      </w:r>
      <w:r w:rsidR="00800A0A">
        <w:fldChar w:fldCharType="begin" w:fldLock="1"/>
      </w:r>
      <w:r w:rsidR="003F424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70]", "plainTextFormattedCitation" : "[70]", "previouslyFormattedCitation" : "[70]" }, "properties" : { "noteIndex" : 0 }, "schema" : "https://github.com/citation-style-language/schema/raw/master/csl-citation.json" }</w:instrText>
      </w:r>
      <w:r w:rsidR="00800A0A">
        <w:fldChar w:fldCharType="separate"/>
      </w:r>
      <w:r w:rsidR="0018603E" w:rsidRPr="0018603E">
        <w:rPr>
          <w:noProof/>
        </w:rPr>
        <w:t>[70]</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3F424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71]", "plainTextFormattedCitation" : "[71]", "previouslyFormattedCitation" : "[71]" }, "properties" : { "noteIndex" : 0 }, "schema" : "https://github.com/citation-style-language/schema/raw/master/csl-citation.json" }</w:instrText>
      </w:r>
      <w:r w:rsidR="00800A0A">
        <w:fldChar w:fldCharType="separate"/>
      </w:r>
      <w:r w:rsidR="0018603E" w:rsidRPr="0018603E">
        <w:rPr>
          <w:noProof/>
        </w:rPr>
        <w:t>[71]</w:t>
      </w:r>
      <w:r w:rsidR="00800A0A">
        <w:fldChar w:fldCharType="end"/>
      </w:r>
      <w:r>
        <w:t>. Joint</w:t>
      </w:r>
      <w:r w:rsidR="0036558F">
        <w:t>-</w:t>
      </w:r>
      <w:r>
        <w:t>linkage analysis was run using TASSEL version 3.0</w:t>
      </w:r>
      <w:r w:rsidR="00800A0A">
        <w:fldChar w:fldCharType="begin" w:fldLock="1"/>
      </w:r>
      <w:r w:rsidR="003F424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72]", "plainTextFormattedCitation" : "[72]", "previouslyFormattedCitation" : "[72]" }, "properties" : { "noteIndex" : 0 }, "schema" : "https://github.com/citation-style-language/schema/raw/master/csl-citation.json" }</w:instrText>
      </w:r>
      <w:r w:rsidR="00800A0A">
        <w:fldChar w:fldCharType="separate"/>
      </w:r>
      <w:r w:rsidR="0018603E" w:rsidRPr="0018603E">
        <w:rPr>
          <w:noProof/>
        </w:rPr>
        <w:t>[72]</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3F424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73]", "plainTextFormattedCitation" : "[73]", "previouslyFormattedCitation" : "[73]" }, "properties" : { "noteIndex" : 0 }, "schema" : "https://github.com/citation-style-language/schema/raw/master/csl-citation.json" }</w:instrText>
      </w:r>
      <w:r w:rsidR="00800A0A">
        <w:fldChar w:fldCharType="separate"/>
      </w:r>
      <w:r w:rsidR="0018603E" w:rsidRPr="0018603E">
        <w:rPr>
          <w:noProof/>
        </w:rPr>
        <w:t>[73]</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1BD5BF14" w:rsidR="00393ABF" w:rsidRDefault="00393ABF" w:rsidP="0067252E">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432471">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4,6,7]", "plainTextFormattedCitation" : "[4,6,7]", "previouslyFormattedCitation" : "[4,6,7]" }, "properties" : { "noteIndex" : 0 }, "schema" : "https://github.com/citation-style-language/schema/raw/master/csl-citation.json" }</w:instrText>
      </w:r>
      <w:r w:rsidR="00B45FE3">
        <w:fldChar w:fldCharType="separate"/>
      </w:r>
      <w:r w:rsidR="00EA432F" w:rsidRPr="00EA432F">
        <w:rPr>
          <w:noProof/>
        </w:rPr>
        <w:t>[4,6,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w:t>
      </w:r>
      <w:r>
        <w:lastRenderedPageBreak/>
        <w:t>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0BB7D78C" w:rsidR="006F36A4" w:rsidRDefault="00393ABF" w:rsidP="0067252E">
      <w:r>
        <w:t>The final input SNP dataset contained 28.9 million SNPs obtained from the maize HapMap1</w:t>
      </w:r>
      <w:r w:rsidR="00C557DC">
        <w:fldChar w:fldCharType="begin" w:fldLock="1"/>
      </w:r>
      <w:r w:rsidR="00432471">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8]", "plainTextFormattedCitation" : "[8]", "previouslyFormattedCitation" : "[8]" }, "properties" : { "noteIndex" : 0 }, "schema" : "https://github.com/citation-style-language/schema/raw/master/csl-citation.json" }</w:instrText>
      </w:r>
      <w:r w:rsidR="00C557DC">
        <w:fldChar w:fldCharType="separate"/>
      </w:r>
      <w:r w:rsidR="00EA432F" w:rsidRPr="00EA432F">
        <w:rPr>
          <w:noProof/>
        </w:rPr>
        <w:t>[8]</w:t>
      </w:r>
      <w:r w:rsidR="00C557DC">
        <w:fldChar w:fldCharType="end"/>
      </w:r>
      <w:r>
        <w:t>, the maize HapMap2</w:t>
      </w:r>
      <w:r w:rsidR="00C557DC">
        <w:fldChar w:fldCharType="begin" w:fldLock="1"/>
      </w:r>
      <w:r w:rsidR="003F424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4]", "plainTextFormattedCitation" : "[74]", "previouslyFormattedCitation" : "[74]" }, "properties" : { "noteIndex" : 0 }, "schema" : "https://github.com/citation-style-language/schema/raw/master/csl-citation.json" }</w:instrText>
      </w:r>
      <w:r w:rsidR="00C557DC">
        <w:fldChar w:fldCharType="separate"/>
      </w:r>
      <w:r w:rsidR="0018603E" w:rsidRPr="0018603E">
        <w:rPr>
          <w:noProof/>
        </w:rPr>
        <w:t>[74]</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3F424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7,74]", "plainTextFormattedCitation" : "[7,74]", "previouslyFormattedCitation" : "[7,74]" }, "properties" : { "noteIndex" : 0 }, "schema" : "https://github.com/citation-style-language/schema/raw/master/csl-citation.json" }</w:instrText>
      </w:r>
      <w:r w:rsidR="003F1192">
        <w:fldChar w:fldCharType="separate"/>
      </w:r>
      <w:r w:rsidR="0018603E" w:rsidRPr="0018603E">
        <w:rPr>
          <w:noProof/>
        </w:rPr>
        <w:t>[7,7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432471">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44]", "plainTextFormattedCitation" : "[44]", "previouslyFormattedCitation" : "[44]" }, "properties" : { "noteIndex" : 0 }, "schema" : "https://github.com/citation-style-language/schema/raw/master/csl-citation.json" }</w:instrText>
      </w:r>
      <w:r w:rsidR="003F1192">
        <w:fldChar w:fldCharType="separate"/>
      </w:r>
      <w:r w:rsidR="00EA432F" w:rsidRPr="00EA432F">
        <w:rPr>
          <w:noProof/>
        </w:rPr>
        <w:t>[44]</w:t>
      </w:r>
      <w:r w:rsidR="003F1192">
        <w:fldChar w:fldCharType="end"/>
      </w:r>
      <w:r w:rsidR="00145345">
        <w:t>.</w:t>
      </w:r>
    </w:p>
    <w:p w14:paraId="13268F5B" w14:textId="2F14D4A7" w:rsidR="00DF4642" w:rsidRDefault="00DF4642" w:rsidP="0067252E">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67252E">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67252E">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67252E">
      <w:r>
        <w:lastRenderedPageBreak/>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67252E">
      <w:pPr>
        <w:pStyle w:val="Heading2"/>
      </w:pPr>
      <w:r>
        <w:t>Reduced</w:t>
      </w:r>
      <w:r w:rsidR="004802BE">
        <w:t>-</w:t>
      </w:r>
      <w:r>
        <w:t>accession ZmPAN networks</w:t>
      </w:r>
    </w:p>
    <w:p w14:paraId="08B3B8F4" w14:textId="14DFC0B4" w:rsidR="006B33EA" w:rsidRDefault="00331862" w:rsidP="0067252E">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461D3766" w14:textId="5786FE2F" w:rsidR="00A76A79" w:rsidRDefault="00A76A79" w:rsidP="00A76A79">
      <w:pPr>
        <w:pStyle w:val="Heading1"/>
      </w:pPr>
      <w:r>
        <w:t>Abbreviations</w:t>
      </w:r>
    </w:p>
    <w:p w14:paraId="70D227EA" w14:textId="71FDDBC1" w:rsidR="00A76A79" w:rsidRDefault="007B27E5" w:rsidP="00B0327B">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2B539B4D" w14:textId="6DBBE1D9" w:rsidR="00A76A79" w:rsidRDefault="00A76A79" w:rsidP="00B0327B">
      <w:pPr>
        <w:pStyle w:val="Heading1"/>
      </w:pPr>
      <w:r>
        <w:lastRenderedPageBreak/>
        <w:t>Declarations</w:t>
      </w:r>
    </w:p>
    <w:p w14:paraId="3FC05FCE" w14:textId="1F6AEA03" w:rsidR="00A76A79" w:rsidRDefault="00A76A79" w:rsidP="00B0327B">
      <w:pPr>
        <w:pStyle w:val="Heading2"/>
      </w:pPr>
      <w:r>
        <w:t>Ethics approval and consent to participate</w:t>
      </w:r>
    </w:p>
    <w:p w14:paraId="63A02903" w14:textId="655AB395" w:rsidR="00A76A79" w:rsidRPr="00A76A79" w:rsidRDefault="00A76A79" w:rsidP="00B0327B">
      <w:r>
        <w:t>Not applicable.</w:t>
      </w:r>
    </w:p>
    <w:p w14:paraId="52282831" w14:textId="49FAD83A" w:rsidR="00A76A79" w:rsidRDefault="00A76A79" w:rsidP="00B0327B">
      <w:pPr>
        <w:pStyle w:val="Heading2"/>
      </w:pPr>
      <w:r>
        <w:t>Consent for publication</w:t>
      </w:r>
    </w:p>
    <w:p w14:paraId="3745F739" w14:textId="048077F4" w:rsidR="00A76A79" w:rsidRPr="00A76A79" w:rsidRDefault="00A76A79" w:rsidP="00B0327B">
      <w:r>
        <w:t>Not applicable.</w:t>
      </w:r>
    </w:p>
    <w:p w14:paraId="699ACF24" w14:textId="320CE403" w:rsidR="00A76A79" w:rsidRDefault="00A76A79" w:rsidP="00B0327B">
      <w:pPr>
        <w:pStyle w:val="Heading2"/>
      </w:pPr>
      <w:r>
        <w:t>Availability of data and material</w:t>
      </w:r>
    </w:p>
    <w:p w14:paraId="339427D3" w14:textId="371F0359" w:rsidR="00A76A79" w:rsidRPr="00A76A79" w:rsidRDefault="003D04E0" w:rsidP="00B0327B">
      <w:r>
        <w:t>Full GWAS information for all traits studied here are publically available from Ziegler et al.</w:t>
      </w:r>
      <w:r>
        <w:fldChar w:fldCharType="begin" w:fldLock="1"/>
      </w:r>
      <w:r w:rsidR="002E7ACB">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3D04E0">
        <w:rPr>
          <w:noProof/>
        </w:rPr>
        <w:t>[43]</w:t>
      </w:r>
      <w:r>
        <w:fldChar w:fldCharType="end"/>
      </w:r>
      <w:r>
        <w:t xml:space="preserve">. </w:t>
      </w:r>
      <w:r w:rsidR="003F4242">
        <w:t xml:space="preserve">FPKM values from RNA-Seq data for the ZmSAM network was used from Stelpflug et al. </w:t>
      </w:r>
      <w:r w:rsidR="003F4242">
        <w:fldChar w:fldCharType="begin" w:fldLock="1"/>
      </w:r>
      <w:r w:rsidR="003F424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38]", "plainTextFormattedCitation" : "[38]", "previouslyFormattedCitation" : "[38]" }, "properties" : { "noteIndex" : 0 }, "schema" : "https://github.com/citation-style-language/schema/raw/master/csl-citation.json" }</w:instrText>
      </w:r>
      <w:r w:rsidR="003F4242">
        <w:fldChar w:fldCharType="separate"/>
      </w:r>
      <w:r w:rsidR="003F4242" w:rsidRPr="003F4242">
        <w:rPr>
          <w:noProof/>
        </w:rPr>
        <w:t>[38]</w:t>
      </w:r>
      <w:r w:rsidR="003F4242">
        <w:fldChar w:fldCharType="end"/>
      </w:r>
      <w:r w:rsidR="00D11053">
        <w:t>. FPKM values for the</w:t>
      </w:r>
      <w:r w:rsidR="003F4242">
        <w:t xml:space="preserve"> ZmPAN network </w:t>
      </w:r>
      <w:r w:rsidR="00D11053">
        <w:t>is</w:t>
      </w:r>
      <w:r w:rsidR="003F4242">
        <w:t xml:space="preserve"> available from Hirsch et al</w:t>
      </w:r>
      <w:r w:rsidR="00CB7D27">
        <w:t>.</w:t>
      </w:r>
      <w:r w:rsidR="003F4242">
        <w:t xml:space="preserve"> </w:t>
      </w:r>
      <w:r w:rsidR="00CB7D27">
        <w:fldChar w:fldCharType="begin" w:fldLock="1"/>
      </w:r>
      <w:r w:rsidR="00CB7D27">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37]", "plainTextFormattedCitation" : "[37]", "previouslyFormattedCitation" : "[37]" }, "properties" : { "noteIndex" : 0 }, "schema" : "https://github.com/citation-style-language/schema/raw/master/csl-citation.json" }</w:instrText>
      </w:r>
      <w:r w:rsidR="00CB7D27">
        <w:fldChar w:fldCharType="separate"/>
      </w:r>
      <w:r w:rsidR="00CB7D27" w:rsidRPr="00CB7D27">
        <w:rPr>
          <w:noProof/>
        </w:rPr>
        <w:t>[37]</w:t>
      </w:r>
      <w:r w:rsidR="00CB7D27">
        <w:fldChar w:fldCharType="end"/>
      </w:r>
      <w:r w:rsidR="003F4242">
        <w:t>.</w:t>
      </w:r>
      <w:r w:rsidR="00CB7D27">
        <w:t xml:space="preserve"> Raw RNASeq data used to build the ZmRoot network are available in NCBI BioProject </w:t>
      </w:r>
      <w:r w:rsidR="00CB7D27" w:rsidRPr="00831A27">
        <w:t>PRJNA304663</w:t>
      </w:r>
      <w:r w:rsidR="00CB7D27">
        <w:t xml:space="preserve">. All </w:t>
      </w:r>
      <w:r w:rsidR="00480922">
        <w:t xml:space="preserve">computer </w:t>
      </w:r>
      <w:r w:rsidR="00CB7D27">
        <w:t>source code used in this study is available from http://www.github.com/schae234/Camoco</w:t>
      </w:r>
      <w:r w:rsidR="00CB7D27">
        <w:fldChar w:fldCharType="begin" w:fldLock="1"/>
      </w:r>
      <w:r w:rsidR="002E7ACB">
        <w:instrText>ADDIN CSL_CITATION { "citationItems" : [ { "id" : "ITEM-1", "itemData" : { "DOI" : "DOI:10.5281/zenodo.1049133", "id" : "ITEM-1", "issued" : { "date-parts" : [ [ "0" ] ] }, "title" : "Camoco Github Repository", "type" : "webpage" }, "uris" : [ "http://www.mendeley.com/documents/?uuid=b86532c1-5949-4da1-b3e8-b937fce073e1", "http://www.mendeley.com/documents/?uuid=65fa08ab-6226-4b5a-82c6-83e24cddb635" ] } ], "mendeley" : { "formattedCitation" : "[63]", "plainTextFormattedCitation" : "[63]", "previouslyFormattedCitation" : "[63]" }, "properties" : { "noteIndex" : 0 }, "schema" : "https://github.com/citation-style-language/schema/raw/master/csl-citation.json" }</w:instrText>
      </w:r>
      <w:r w:rsidR="00CB7D27">
        <w:fldChar w:fldCharType="separate"/>
      </w:r>
      <w:r w:rsidR="00CB7D27" w:rsidRPr="00CB7D27">
        <w:rPr>
          <w:noProof/>
        </w:rPr>
        <w:t>[63]</w:t>
      </w:r>
      <w:r w:rsidR="00CB7D27">
        <w:fldChar w:fldCharType="end"/>
      </w:r>
      <w:r w:rsidR="00CB7D27">
        <w:t>.</w:t>
      </w:r>
    </w:p>
    <w:p w14:paraId="73099521" w14:textId="5582CECE" w:rsidR="00A76A79" w:rsidRDefault="00A76A79" w:rsidP="00B0327B">
      <w:pPr>
        <w:pStyle w:val="Heading2"/>
      </w:pPr>
      <w:r>
        <w:t>Competing interests</w:t>
      </w:r>
    </w:p>
    <w:p w14:paraId="164496D8" w14:textId="5EB679FB" w:rsidR="00A76A79" w:rsidRPr="00A76A79" w:rsidRDefault="00A76A79" w:rsidP="00B0327B">
      <w:r>
        <w:t>The authors declare they have no competing interests.</w:t>
      </w:r>
    </w:p>
    <w:p w14:paraId="51AB1942" w14:textId="68822761" w:rsidR="00A76A79" w:rsidRDefault="00A76A79" w:rsidP="00B0327B">
      <w:pPr>
        <w:pStyle w:val="Heading2"/>
      </w:pPr>
      <w:r>
        <w:t>Funding</w:t>
      </w:r>
    </w:p>
    <w:p w14:paraId="686D5BE3" w14:textId="466EAC2E" w:rsidR="003F4242" w:rsidRPr="003F4242" w:rsidRDefault="003C494A" w:rsidP="00B0327B">
      <w:r>
        <w:t>This work was supported</w:t>
      </w:r>
      <w:r w:rsidR="003F4242">
        <w:t xml:space="preserve"> by </w:t>
      </w:r>
      <w:r>
        <w:t xml:space="preserve">funding from the National Science </w:t>
      </w:r>
      <w:r w:rsidR="00075B75">
        <w:t>Foundation (</w:t>
      </w:r>
      <w:r>
        <w:t>IOS-1126950</w:t>
      </w:r>
      <w:r w:rsidR="00EA4448">
        <w:t>,</w:t>
      </w:r>
      <w:r w:rsidR="00437175">
        <w:t xml:space="preserve"> IOS-1444503</w:t>
      </w:r>
      <w:r w:rsidR="00075B75">
        <w:t>, IOS-1450341</w:t>
      </w:r>
      <w:r>
        <w:t>)</w:t>
      </w:r>
      <w:r w:rsidR="00D815CC">
        <w:t xml:space="preserve">, </w:t>
      </w:r>
      <w:r w:rsidR="00075B75">
        <w:t xml:space="preserve">the </w:t>
      </w:r>
      <w:r w:rsidR="0047716F">
        <w:t xml:space="preserve">USDA </w:t>
      </w:r>
      <w:r w:rsidR="00045A26">
        <w:t xml:space="preserve">Agricultural Research Service </w:t>
      </w:r>
      <w:r w:rsidR="0049653C">
        <w:t>(</w:t>
      </w:r>
      <w:r w:rsidR="00045A26">
        <w:t>5070-21000-039-00D)</w:t>
      </w:r>
      <w:r w:rsidR="005717EC">
        <w:t>, and the USDA National Institute for Food and Agriculture (</w:t>
      </w:r>
      <w:r w:rsidR="005717EC" w:rsidRPr="005717EC">
        <w:t>2016-67012-24841)</w:t>
      </w:r>
      <w:r>
        <w:t xml:space="preserve">. </w:t>
      </w:r>
      <w:r w:rsidR="003F4242" w:rsidRPr="003F4242">
        <w:t>Funding sources played no role in the design of this study or the collection, analysis, and the interpretation of data and in writing the manuscript.</w:t>
      </w:r>
    </w:p>
    <w:p w14:paraId="46456AB1" w14:textId="380A9835" w:rsidR="00A76A79" w:rsidRDefault="00A76A79" w:rsidP="00B0327B">
      <w:pPr>
        <w:pStyle w:val="Heading2"/>
      </w:pPr>
      <w:r>
        <w:t>Authors' contributions</w:t>
      </w:r>
    </w:p>
    <w:p w14:paraId="097DFBE7" w14:textId="4F29F4A4" w:rsidR="002E7DDF" w:rsidRPr="002E7DDF" w:rsidRDefault="002E7DDF" w:rsidP="00B0327B">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xml:space="preserve">; </w:t>
      </w:r>
      <w:r w:rsidRPr="002E7DDF">
        <w:lastRenderedPageBreak/>
        <w:t>Manuscript writing and figures:</w:t>
      </w:r>
      <w:r>
        <w:t xml:space="preserve"> RS, BD, IB, CLM</w:t>
      </w:r>
      <w:r w:rsidRPr="002E7DDF">
        <w:t>; Manuscript review: All authors read and approved the final manuscript.</w:t>
      </w:r>
    </w:p>
    <w:p w14:paraId="48DABEE6" w14:textId="36A72BBB" w:rsidR="00137934" w:rsidRDefault="00137934" w:rsidP="00B0327B">
      <w:pPr>
        <w:pStyle w:val="Heading2"/>
      </w:pPr>
      <w:r>
        <w:t>Acknowledgements</w:t>
      </w:r>
    </w:p>
    <w:p w14:paraId="463DA6BE" w14:textId="4487BAAA" w:rsidR="00137934" w:rsidRDefault="00137934" w:rsidP="00B0327B">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1CB1226" w14:textId="15F7E39D" w:rsidR="006B33EA" w:rsidRDefault="006B33EA" w:rsidP="0067252E">
      <w:pPr>
        <w:pStyle w:val="Heading1"/>
      </w:pPr>
      <w:r>
        <w:t>References</w:t>
      </w:r>
    </w:p>
    <w:p w14:paraId="52AA224B" w14:textId="06941C26" w:rsidR="002E7ACB" w:rsidRPr="002E7ACB" w:rsidRDefault="003F1192" w:rsidP="002E7ACB">
      <w:pPr>
        <w:widowControl w:val="0"/>
        <w:autoSpaceDE w:val="0"/>
        <w:autoSpaceDN w:val="0"/>
        <w:adjustRightInd w:val="0"/>
        <w:rPr>
          <w:rFonts w:cs="Times New Roman"/>
          <w:noProof/>
          <w:szCs w:val="24"/>
        </w:rPr>
      </w:pPr>
      <w:r>
        <w:fldChar w:fldCharType="begin" w:fldLock="1"/>
      </w:r>
      <w:r>
        <w:instrText xml:space="preserve">ADDIN Mendeley Bibliography CSL_BIBLIOGRAPHY </w:instrText>
      </w:r>
      <w:r>
        <w:fldChar w:fldCharType="separate"/>
      </w:r>
      <w:r w:rsidR="002E7ACB" w:rsidRPr="002E7ACB">
        <w:rPr>
          <w:rFonts w:cs="Times New Roman"/>
          <w:noProof/>
          <w:szCs w:val="24"/>
        </w:rPr>
        <w:t xml:space="preserve">1. McMullen MD, Kresovich S, Villeda HS, Bradbury P, Li H, Sun Q, et al. Genetic properties of the maize nested association mapping population. Science. AAAS; 2009;325:737–40. </w:t>
      </w:r>
    </w:p>
    <w:p w14:paraId="63F27E4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 Buckler ES, Holland JB, Bradbury PJ, Acharya CB, Brown PJ, Browne C, et al. The genetic architecture of maize flowering time. Science. 2009;325:714–8. </w:t>
      </w:r>
    </w:p>
    <w:p w14:paraId="68E313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 Peiffer JA, Romay MC, Gore MA, Flint-Garcia SA, Zhang Z, Millard MJ, et al. The Genetic Architecture of Maize Height. Genetics. 2014; </w:t>
      </w:r>
    </w:p>
    <w:p w14:paraId="6A7F61E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 Tian F, Bradbury PJ, Brown PJ, Hung H, Sun Q, Flint-Garcia S, et al. Genome-wide association study of leaf architecture in the maize nested association mapping population. Nat. Genet. 2011;43:159–62. </w:t>
      </w:r>
    </w:p>
    <w:p w14:paraId="33DBC4B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 Kump KL, Bradbury PJ, Wisser RJ, Buckler ES, Belcher AR, Oropeza-Rosas M a, et al. Genome-wide association study of quantitative resistance to southern leaf blight in the maize nested association mapping population. Nat. Genet. 2011;43:163–8. </w:t>
      </w:r>
    </w:p>
    <w:p w14:paraId="11168C9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 Cook JP, McMullen MD, Holland JB, Tian F, Bradbury P, Ross-Ibarra J, et al. Genetic architecture of maize kernel composition in the nested association mapping and inbred association panels. Plant Physiol. 2012;158:824–34. </w:t>
      </w:r>
    </w:p>
    <w:p w14:paraId="291CCDE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7. Wallace JG, Bradbury PJ, Zhang N, Gibon Y, Stitt M, Buckler ES. Association mapping across numerous traits reveals patterns of functional variation in maize. PLoS Genet. Public Library of Science; 2014;10:e1004845. </w:t>
      </w:r>
    </w:p>
    <w:p w14:paraId="51140E9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8. Gore M a, Chia J-M, Elshire RJ, Sun Q, Ersoz ES, Hurwitz BL, et al. A first-generation haplotype map of maize. Science. 2009;326:1115–7. </w:t>
      </w:r>
    </w:p>
    <w:p w14:paraId="098020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9. Morrell PL, Toleno DM, Lundy KE, Clegg MT. Low levels of linkage disequilibrium in wild barley (Hordeum vulgare ssp. spontaneum) despite high rates of self-fertilization. Proc. Natl. Acad. Sci. U. S. A. 2005;102:2442–7. </w:t>
      </w:r>
    </w:p>
    <w:p w14:paraId="13726F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0. Caldwell KS, Russell J, Langridge P, Powell W. Extreme population-dependent linkage disequilibrium detected in an inbreeding plant species, Hordeum vulgare. Genetics. 2006;172:557–67. </w:t>
      </w:r>
    </w:p>
    <w:p w14:paraId="2833301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1. Wray GA. The evolutionary significance of cis-regulatory mutations. Nat. Rev. Genet. Nature Publishing Group; 2007;8:206–16. </w:t>
      </w:r>
    </w:p>
    <w:p w14:paraId="4EC8BFF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2. Clark RM, Wagler TN, Quijada P, Doebley J. A distant upstream enhancer at the maize domestication gene tb1 has pleiotropic effects on plant and inflorescent architecture. Nat. Genet. 2006;38:594–7. </w:t>
      </w:r>
    </w:p>
    <w:p w14:paraId="0678556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3. Castelletti S, Tuberosa R, Pindo M, Salvi S. A MITE transposon insertion is associated with differential methylation at the maize flowering time QTL Vgt1. G3 (Bethesda). 2014;4:805–12. </w:t>
      </w:r>
    </w:p>
    <w:p w14:paraId="516FE8A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4. Louwers M, Bader R, Haring M, van Driel R, de Laat W, Stam M. Tissue- and expression level-specific chromatin looping at maize b1 epialleles. Plant Cell. 2009;21:832–42. </w:t>
      </w:r>
    </w:p>
    <w:p w14:paraId="4D3DA2B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5. Andorf CM, Cannon EK, Portwood JL, Gardiner JM, Harper LC, Schaeffer ML, et al. MaizeGDB update: new tools, data and interface for the maize model organism database. Nucleic Acids Res. 2015;gkv1007. </w:t>
      </w:r>
    </w:p>
    <w:p w14:paraId="509821F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16. Eisen MB, Spellman PT, Brown PO, Botstein D. Cluster analysis and display of genome-wide expression patterns. Proc. Natl. Acad. Sci. 1998;95:14863–8. </w:t>
      </w:r>
    </w:p>
    <w:p w14:paraId="775BF8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7. Schaefer RJ, Briskine R, Springer NM, Myers CL. Discovering functional modules across diverse maize transcriptomes using COB, the co-expression browser. PLoS One. 2014;9. </w:t>
      </w:r>
    </w:p>
    <w:p w14:paraId="1E5D90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8. Mochida K, Uehara-Yamaguchi Y, Yoshida T, Sakurai T, Shinozaki K. Global landscape of a co-expressed gene network in barley and its application to gene discovery in Triticeae crops. Plant Cell Physiol. 2011;52:785–803. </w:t>
      </w:r>
    </w:p>
    <w:p w14:paraId="068AD1B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19. Obayashi T, Okamura Y, Ito S, Tadaka S, Aoki Y, Shirota M, et al. ATTED-II in 2014: Evaluation of Gene Coexpression in Agriculturally Important Plants. Plant Cell Physiol. 2014;55:e6–e6. </w:t>
      </w:r>
    </w:p>
    <w:p w14:paraId="169D11A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0. Sarkar NK, Kim Y-K, Grover A. Coexpression network analysis associated with call of rice seedlings for encountering heat stress. Plant Mol. Biol. 2014;84:125–43. </w:t>
      </w:r>
    </w:p>
    <w:p w14:paraId="22BA42C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1. Zheng Z-L, Zhao Y. Transcriptome comparison and gene coexpression network analysis provide a systems view of citrus response to “Candidatus Liberibacter asiaticus” infection. BMC Genomics. 2013;14:27. </w:t>
      </w:r>
    </w:p>
    <w:p w14:paraId="5E9FA3D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2. Ozaki S, Ogata Y, Suda K, Kurabayashi A, Suzuki T, Yamamoto N, et al. Coexpression analysis of tomato genes and experimental verification of coordinated expression of genes found in a functionally enriched coexpression module. DNA Res. 2010;17:105–16. </w:t>
      </w:r>
    </w:p>
    <w:p w14:paraId="2D5DD5D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3. Swanson-Wagner R, Briskine R, Schaefer R, Hufford MB, Ross-Ibarra J, Myers CL, et al. Reshaping of the maize transcriptome by domestication. PNAS. National Acad Sciences; 2012;109:11878–83. </w:t>
      </w:r>
    </w:p>
    <w:p w14:paraId="03E04A75"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4. Wolfe CJ, Kohane IS, Butte AJ. Systematic survey reveals general applicability of “guilt-by-association” within gene coexpression networks. BMC Bioinformatics. 2005;6:227. </w:t>
      </w:r>
    </w:p>
    <w:p w14:paraId="4E951F5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25. Ritchie MD, Holzinger ER, Li R, Pendergrass SA, Kim D. Methods of integrating data to uncover genotype–phenotype interactions. Nat. Rev. Genet. Nature Publishing Group; 2015;16:85–97. </w:t>
      </w:r>
    </w:p>
    <w:p w14:paraId="49DFB58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6. Li M, Chen J, Wang J, Hu B, Chen G. Modifying the DPClus algorithm for identifying protein complexes based on new topological structures. BMC Bioinformatics. BioMed Central; 2008;9:398. </w:t>
      </w:r>
    </w:p>
    <w:p w14:paraId="2643D7F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7. Calabrese GM, Mesner LD, Stains JP, Tommasini SM, Horowitz MC, Rosen CJ, et al. Integrating GWAS and Co-expression Network Data Identifies Bone Mineral Density Genes SPTBN1 and MARK3 and an Osteoblast Functional Module. Cell Syst. Elsevier Inc.; 2017;4:46–59.e4. </w:t>
      </w:r>
    </w:p>
    <w:p w14:paraId="13C18D28"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8. Bunyavanich S, Schadt EE, Himes BE, Lasky-Su J, Qiu W, Lazarus R, et al. Integrated genome-wide association, coexpression network, and expression single nucleotide polymorphism analysis identifies novel pathway in allergic rhinitis. BMC Med. Genomics. 2014;7:48. </w:t>
      </w:r>
    </w:p>
    <w:p w14:paraId="0350EA4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29. Taşan M, Musso G, Hao T, Vidal M, Macrae C a, Roth FP. Selecting causal genes from genome-wide association studies via functionally coherent subnetworks. 2014;12. </w:t>
      </w:r>
    </w:p>
    <w:p w14:paraId="5237BEB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0. USDA. Crop Production 2015 Summary. 2016. </w:t>
      </w:r>
    </w:p>
    <w:p w14:paraId="3F9B688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1. Baxter I. Ionomics: The functional genomics of elements. Brief. Funct. Genomics. 2010;9:149–56. </w:t>
      </w:r>
    </w:p>
    <w:p w14:paraId="4806579D"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2. Guerinot M Lou, Salt DE. Fortified Foods and Phytoremediation . Two Sides of the Same Coin 1. 2017;3755. </w:t>
      </w:r>
    </w:p>
    <w:p w14:paraId="365C07F0"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3. Baxter IR, Vitek O, Lahner B, Muthukumar B, Borghi M, Morrissey J, et al. The leaf ionome as a multivariable system to detect a plant’s physiological status. Proc. Natl. Acad. Sci. U. S. A. 2008;105:12081–6. </w:t>
      </w:r>
    </w:p>
    <w:p w14:paraId="03A95D3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34. Schaefer RJ, Briskine R, Springer NM, Myers CL. Discovering functional modules across diverse maize transcriptomes using COB, the co-expression browser. PLoS One. 2014;9:99193. </w:t>
      </w:r>
    </w:p>
    <w:p w14:paraId="136A482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5. Swanson-Wagner R, Briskine R, Schaefer R, Hufford MB, Ross-Ibarra J, Myers CL, et al. Reshaping of the maize transcriptome by domestication. Proc. Natl. Acad. Sci. U. S. A. 2012;109. </w:t>
      </w:r>
    </w:p>
    <w:p w14:paraId="6F5E979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6. Schaefer RJ, Michno J-M, Myers CL. Unraveling gene function in agricultural species using gene co-expression networks. Biochim. Biophys. Acta - Gene Regul. Mech. 2016; </w:t>
      </w:r>
    </w:p>
    <w:p w14:paraId="1AEB82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7. Hirsch CN, Foerster JM, Johnson JM, Sekhon RS, Muttoni G, Vaillancourt B, et al. Insights into the maize pan-genome and pan-transcriptome. Plant Cell. 2014;26:121–35. </w:t>
      </w:r>
    </w:p>
    <w:p w14:paraId="580CB751"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8. Stelpflug SC, Rajandeep S, Vaillancourt B, Hirsch CN, Buell CR, Leon N De, et al. An expanded maize gene expression atlas based on RNA-sequencing and its use to explore root development. Plant Genome. 2015;314–62. </w:t>
      </w:r>
    </w:p>
    <w:p w14:paraId="7AE179F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39. Schaefer RJ, Briskine R, Springer NM, Myers CCL, Wei H, Persson S, et al. Discovering functional modules across diverse maize transcriptomes using COB, the co-expression browser. Börnke F, editor. PLoS One. Public Library of Science; 2014;9:99193. </w:t>
      </w:r>
    </w:p>
    <w:p w14:paraId="3711B76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0. Dongen S van. MCL: A Cluster Algoithm for Graphs. Center for Information Workshop; 2000. </w:t>
      </w:r>
    </w:p>
    <w:p w14:paraId="3DB5B1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1. Ghazalpour A, Doss S, Zhang B, Wang S, Plaisier C, Castellanos R, et al. Integrating genetic and network analysis to characterize genes related to mouse weight. Gibson G, editor. PLoS Genet. Public Library of Science; 2006;2:e130. </w:t>
      </w:r>
    </w:p>
    <w:p w14:paraId="7E73C97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2. Baxter I, Dilkes BP. Elemental profiles reflect plant adaptations to the environment. Science. 2012;336:1661–3. </w:t>
      </w:r>
    </w:p>
    <w:p w14:paraId="3B049D9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3. Ziegler G, Kear PJ, Wu D, Ziyomo C, Lipka AE, Gore M, et al. Elemental Accumulation in Kernels of the Maize Nested Association Mapping Panel Reveals Signals of Gene by Environment Interactions. bioRxiv. 2017; </w:t>
      </w:r>
    </w:p>
    <w:p w14:paraId="3B1E8F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44. Valdar W, Holmes CC, Mott R, Flint J. Mapping in structured populations by resample model averaging. Genetics. 2009;182:1263–77. </w:t>
      </w:r>
    </w:p>
    <w:p w14:paraId="1E6401A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5. Chao D-Y, Gable K, Chen M, Baxter I, Dietrich CR, Cahoon EB, et al. Sphingolipids in the Root Play an Important Role in Regulating the Leaf Ionome in Arabidopsis thaliana. Plant Cell. 2011;23:1061–81. </w:t>
      </w:r>
    </w:p>
    <w:p w14:paraId="7DA13D0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6. Fan J, Zhai Z, Yan C, Xu C. Arabidopsis TRIGALACTOSYLDIACYLGLYCEROL5 Interacts with TGD1, TGD2, and TGD4 to Facilitate Lipid Transfer from the Endoplasmic Reticulum to Plastids. Plant Cell. 2015;27:tpc.15.00394. </w:t>
      </w:r>
    </w:p>
    <w:p w14:paraId="2DAE7CE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7. Katagiri T, Ishiyama K, Kato T, Tabata S, Kobayashi M, Shinozaki K. An important role of phosphatidic acid in ABA signaling during germination in Arabidopsis thaliana. Plant J. 2005;43:107–17. </w:t>
      </w:r>
    </w:p>
    <w:p w14:paraId="19FA51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8. Roston RL, Gao J, Murcha MW, Whelan J, Benning C. TGD1, -2, and -3 proteins involved in lipid trafficking form ATP-binding cassette (ABC) transporter with multiple substrate-binding proteins. J. Biol. Chem. 2012;287:21406–15. </w:t>
      </w:r>
    </w:p>
    <w:p w14:paraId="3306529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49. Lawrence CJ, Dong Q, Polacco ML, Seigfried TE, Brendel V. MaizeGDB, the community database for maize genetics and genomics. Nucleic Acids Res. 2004;32:D393-7. </w:t>
      </w:r>
    </w:p>
    <w:p w14:paraId="149A9C1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0. Winkler RG, Freeling M. Physiological genetics of the dominant gibberellin-nonresponsive maize dwarfs, Dwart8 and Dwart9. Planta. 1994;193:341–8. </w:t>
      </w:r>
    </w:p>
    <w:p w14:paraId="0A63955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1. Lawit SJ, Wych HM, Xu D, Kundu S, Tomes DT. Maize della proteins dwarf plant8 and dwarf plant9 as modulators of plant development. Plant Cell Physiol. 2010;51:1854–68. </w:t>
      </w:r>
    </w:p>
    <w:p w14:paraId="296438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2. Fu J, Ren F, Lu X, Mao H, Xu M, Degenhardt J, et al. A Tandem Array of </w:t>
      </w:r>
      <w:r w:rsidRPr="002E7ACB">
        <w:rPr>
          <w:rFonts w:cs="Times New Roman"/>
          <w:i/>
          <w:iCs/>
          <w:noProof/>
          <w:szCs w:val="24"/>
        </w:rPr>
        <w:t>ent</w:t>
      </w:r>
      <w:r w:rsidRPr="002E7ACB">
        <w:rPr>
          <w:rFonts w:cs="Times New Roman"/>
          <w:noProof/>
          <w:szCs w:val="24"/>
        </w:rPr>
        <w:t xml:space="preserve"> -Kaurene Synthases in Maize with Roles in Gibberellin and More Specialized Metabolism. Plant Physiol. 2016;170:742–51. </w:t>
      </w:r>
    </w:p>
    <w:p w14:paraId="04DDBADB"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lastRenderedPageBreak/>
        <w:t xml:space="preserve">53. Wang X, Elling AA, Li X, Li N, Peng Z, He G, et al. Genome-Wide and Organ-Specific Landscapes of Epigenetic Modifications and Their Relationships to mRNA and Small RNA Transcriptomes in Maize. Plant Cell Online. 2009;21:1053–69. </w:t>
      </w:r>
    </w:p>
    <w:p w14:paraId="49561DC7" w14:textId="4FF8B0E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54. QTeller.</w:t>
      </w:r>
      <w:r w:rsidR="003045D8">
        <w:rPr>
          <w:rFonts w:cs="Times New Roman"/>
          <w:noProof/>
          <w:szCs w:val="24"/>
        </w:rPr>
        <w:t xml:space="preserve"> http://www.qteller.com. Accessed October 2017.</w:t>
      </w:r>
      <w:r w:rsidRPr="002E7ACB">
        <w:rPr>
          <w:rFonts w:cs="Times New Roman"/>
          <w:noProof/>
          <w:szCs w:val="24"/>
        </w:rPr>
        <w:t xml:space="preserve"> </w:t>
      </w:r>
    </w:p>
    <w:p w14:paraId="07C13A4E"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5. Asaro A, Ziegler G, Ziyomo C, Hoekenga O, Dilkes B, Baxter I. The Interaction of Genotype and Environment Determines Variation in the Maize Kernel Ionome. G3&amp;amp;#58; Genes|Genomes|Genetics. 2016;6:4175–83. </w:t>
      </w:r>
    </w:p>
    <w:p w14:paraId="1AE6821A" w14:textId="7740F04B" w:rsidR="002E7ACB" w:rsidRPr="002E7ACB" w:rsidRDefault="003045D8" w:rsidP="002E7ACB">
      <w:pPr>
        <w:widowControl w:val="0"/>
        <w:autoSpaceDE w:val="0"/>
        <w:autoSpaceDN w:val="0"/>
        <w:adjustRightInd w:val="0"/>
        <w:rPr>
          <w:rFonts w:cs="Times New Roman"/>
          <w:noProof/>
          <w:szCs w:val="24"/>
        </w:rPr>
      </w:pPr>
      <w:r>
        <w:rPr>
          <w:rFonts w:cs="Times New Roman"/>
          <w:noProof/>
          <w:szCs w:val="24"/>
        </w:rPr>
        <w:t>56. Wild M, Davi</w:t>
      </w:r>
      <w:r w:rsidR="002E7ACB" w:rsidRPr="002E7ACB">
        <w:rPr>
          <w:rFonts w:cs="Times New Roman"/>
          <w:noProof/>
          <w:szCs w:val="24"/>
        </w:rPr>
        <w:t xml:space="preserve">re JM, Regnault T, Sakvarelidze-Achard L, Carrera E, Lopez Diaz I, et al. Tissue-Specific Regulation of Gibberellin Signaling Fine-Tunes Arabidopsis Iron-Deficiency Responses. Dev. Cell. 2016;37:190–200. </w:t>
      </w:r>
    </w:p>
    <w:p w14:paraId="1819E9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7. Monaco MK, Sen TZ, Dharmawardhana PD, Ren L, Schaeffer M, Naithani S, et al. Maize Metabolic Network Construction and Transcriptome Analysis. Plant Genome. 2013;6:0. </w:t>
      </w:r>
    </w:p>
    <w:p w14:paraId="350D7342"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8. Baxter IR, Ziegler G, Lahner B, Mickelbart M V., Foley R, Danku J, et al. Single-kernel ionomic profiles are highly heritable indicators of genetic and environmental influences on elemental accumulation in maize grain (Zea mays). PLoS One. 2014;9. </w:t>
      </w:r>
    </w:p>
    <w:p w14:paraId="600B69E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59. Baxter I, Tchieu J, Sussman MR, Boutry M, Palmgren MG, Gribskov M, et al. Genomic Comparison of P-Type ATPase Ion Pumps in Arabidopsis and Rice 1. 2003;132:618–28. </w:t>
      </w:r>
    </w:p>
    <w:p w14:paraId="30EB260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0. Badri D V., Loyola-Vargas VM, Broeckling CD, De-la-Pena C, Jasinski M, Santelia D, et al. Altered Profile of Secondary Metabolites in the Root Exudates of Arabidopsis ATP-Binding Cassette Transporter Mutants. Plant Physiol. 2007;146:762–71. </w:t>
      </w:r>
    </w:p>
    <w:p w14:paraId="481EA339"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1. Tacke E, Korfhage C, Michel D, Maddaloni M, Motto M, Lanzini S, et al. Transposon tagging of the maize Glossy2 locus with the transposable element En/Spm. Plant J. 1995. p. 907–17. </w:t>
      </w:r>
    </w:p>
    <w:p w14:paraId="5A68A2E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2. Mason MG, Jha D, Salt DE, Tester M, Hill K, Kieber JJ, et al. Type-B response regulators </w:t>
      </w:r>
      <w:r w:rsidRPr="002E7ACB">
        <w:rPr>
          <w:rFonts w:cs="Times New Roman"/>
          <w:noProof/>
          <w:szCs w:val="24"/>
        </w:rPr>
        <w:lastRenderedPageBreak/>
        <w:t xml:space="preserve">ARR1 and ARR12 regulate expression of AtHKT1;1 and accumulation of sodium in Arabidopsis shoots. Plant J. 2010;64:753–63. </w:t>
      </w:r>
    </w:p>
    <w:p w14:paraId="7B3DCEDB" w14:textId="24EDF8F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3. Camoco Github Repository.</w:t>
      </w:r>
      <w:r w:rsidR="003045D8">
        <w:rPr>
          <w:rFonts w:cs="Times New Roman"/>
          <w:noProof/>
          <w:szCs w:val="24"/>
        </w:rPr>
        <w:t xml:space="preserve"> http://www.github.com/schae234/Camoco. Accessed October 2017.</w:t>
      </w:r>
      <w:r w:rsidRPr="002E7ACB">
        <w:rPr>
          <w:rFonts w:cs="Times New Roman"/>
          <w:noProof/>
          <w:szCs w:val="24"/>
        </w:rPr>
        <w:t xml:space="preserve"> </w:t>
      </w:r>
    </w:p>
    <w:p w14:paraId="0D35931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4. Lindgreen S. AdapterRemoval: easy cleaning of next-generation sequencing reads. BMC Res. Notes. 2012;5:337. </w:t>
      </w:r>
    </w:p>
    <w:p w14:paraId="5B58594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5. Li H, Durbin R. Fast and accurate short read alignment with Burrows-Wheeler transform. Bioinformatics. 2009;25:1754–60. </w:t>
      </w:r>
    </w:p>
    <w:p w14:paraId="6765F20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6. Schubert M, Ermini L, Der Sarkissian C, Jónsson H, Ginolhac A, Schaefer R, et al. Characterization of ancient and modern genomes by SNP detection and phylogenomic and metagenomic analysis using PALEOMIX. Nat. Protoc. 2014;9:1056–82. </w:t>
      </w:r>
    </w:p>
    <w:p w14:paraId="4D02CC56"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7. Anders S, Pyl PT, Huber W. HTSeq - A Python framework to work with high-throughput sequencing data. Bioinformatics. 2014;31:166–9. </w:t>
      </w:r>
    </w:p>
    <w:p w14:paraId="7F65D841" w14:textId="750F4F50"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68. MixedHTSeq GitHub Repository.</w:t>
      </w:r>
      <w:r w:rsidR="003045D8">
        <w:rPr>
          <w:rFonts w:cs="Times New Roman"/>
          <w:noProof/>
          <w:szCs w:val="24"/>
        </w:rPr>
        <w:t xml:space="preserve"> http://www.github.com/schae234/MixedHTSeq. Accessed October 2017.</w:t>
      </w:r>
      <w:r w:rsidRPr="002E7ACB">
        <w:rPr>
          <w:rFonts w:cs="Times New Roman"/>
          <w:noProof/>
          <w:szCs w:val="24"/>
        </w:rPr>
        <w:t xml:space="preserve"> </w:t>
      </w:r>
    </w:p>
    <w:p w14:paraId="01262DBA"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69. Harris M a, Clark J, Ireland  a, Lomax J, Ashburner M, Foulger R, et al. The Gene Ontology (GO) database and informatics resource. Nucleic Acids Res. 2004;32:D258-61. </w:t>
      </w:r>
    </w:p>
    <w:p w14:paraId="30B4F2A4"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0. Davies L, Gather U. The Identification of Multiple Outliers. J. Am. Stat. Assoc. Taylor &amp; Francis Group; 2012; </w:t>
      </w:r>
    </w:p>
    <w:p w14:paraId="28CD4EA7"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1. Hung H-Y, Browne C, Guill K, Coles N, Eller M, Garcia A, et al. The relationship between parental genetic or phenotypic divergence and progeny variation in the maize nested association mapping population. Heredity (Edinb). 2012;108:490–9. </w:t>
      </w:r>
    </w:p>
    <w:p w14:paraId="674F302C"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2. Bradbury PJ, Zhang Z, Kroon DE, Casstevens TM, Ramdoss Y, Buckler ES. TASSEL: software </w:t>
      </w:r>
      <w:r w:rsidRPr="002E7ACB">
        <w:rPr>
          <w:rFonts w:cs="Times New Roman"/>
          <w:noProof/>
          <w:szCs w:val="24"/>
        </w:rPr>
        <w:lastRenderedPageBreak/>
        <w:t xml:space="preserve">for association mapping of complex traits in diverse samples. Bioinformatics. 2007;23:2633–5. </w:t>
      </w:r>
    </w:p>
    <w:p w14:paraId="63F805D3" w14:textId="77777777" w:rsidR="002E7ACB" w:rsidRPr="002E7ACB" w:rsidRDefault="002E7ACB" w:rsidP="002E7ACB">
      <w:pPr>
        <w:widowControl w:val="0"/>
        <w:autoSpaceDE w:val="0"/>
        <w:autoSpaceDN w:val="0"/>
        <w:adjustRightInd w:val="0"/>
        <w:rPr>
          <w:rFonts w:cs="Times New Roman"/>
          <w:noProof/>
          <w:szCs w:val="24"/>
        </w:rPr>
      </w:pPr>
      <w:r w:rsidRPr="002E7ACB">
        <w:rPr>
          <w:rFonts w:cs="Times New Roman"/>
          <w:noProof/>
          <w:szCs w:val="24"/>
        </w:rPr>
        <w:t xml:space="preserve">73. Elshire RJ, Glaubitz JC, Sun Q, Poland JA, Kawamoto K, Buckler ES, et al. A robust, simple genotyping-by-sequencing (GBS) approach for high diversity species. PLoS One. 2011;6:e19379. </w:t>
      </w:r>
    </w:p>
    <w:p w14:paraId="3D045F25" w14:textId="77777777" w:rsidR="002E7ACB" w:rsidRPr="002E7ACB" w:rsidRDefault="002E7ACB" w:rsidP="002E7ACB">
      <w:pPr>
        <w:widowControl w:val="0"/>
        <w:autoSpaceDE w:val="0"/>
        <w:autoSpaceDN w:val="0"/>
        <w:adjustRightInd w:val="0"/>
        <w:rPr>
          <w:noProof/>
        </w:rPr>
      </w:pPr>
      <w:r w:rsidRPr="002E7ACB">
        <w:rPr>
          <w:rFonts w:cs="Times New Roman"/>
          <w:noProof/>
          <w:szCs w:val="24"/>
        </w:rPr>
        <w:t xml:space="preserve">74. Chia J-M, Song C, Bradbury PJ, Costich D, de Leon N, Doebley J, et al. Maize HapMap2 identifies extant variation from a genome in flux. Nat. Genet. Nature Publishing Group; 2012;44:803–7. </w:t>
      </w:r>
    </w:p>
    <w:p w14:paraId="30D49D57" w14:textId="77777777" w:rsidR="00904378" w:rsidRPr="00904378" w:rsidRDefault="003F1192" w:rsidP="0067252E">
      <w:r>
        <w:fldChar w:fldCharType="end"/>
      </w:r>
    </w:p>
    <w:p w14:paraId="118B05F1" w14:textId="6F298BDD" w:rsidR="00734F93" w:rsidRDefault="00734F93" w:rsidP="00734F93">
      <w:pPr>
        <w:pStyle w:val="Heading1"/>
      </w:pPr>
      <w:r>
        <w:t>Figures</w:t>
      </w:r>
    </w:p>
    <w:p w14:paraId="581E58EA" w14:textId="77777777" w:rsidR="00734F93" w:rsidRPr="00107824" w:rsidRDefault="00734F93" w:rsidP="00107824">
      <w:pPr>
        <w:pStyle w:val="Heading2"/>
      </w:pPr>
      <w:bookmarkStart w:id="27" w:name="_Ref444765587"/>
      <w:r w:rsidRPr="00107824">
        <w:t>CamocoSchematic</w:t>
      </w:r>
      <w:bookmarkEnd w:id="27"/>
    </w:p>
    <w:p w14:paraId="1F45F32F" w14:textId="77777777" w:rsidR="00734F93" w:rsidRDefault="00734F93" w:rsidP="00037E45">
      <w:pPr>
        <w:pStyle w:val="Heading4"/>
      </w:pPr>
      <w:r>
        <w:t xml:space="preserve">Schematic of the </w:t>
      </w:r>
      <w:r w:rsidRPr="00E7135D">
        <w:t>Camoco framework</w:t>
      </w:r>
    </w:p>
    <w:p w14:paraId="27E782AA" w14:textId="7CEA9761" w:rsidR="00734F93" w:rsidRDefault="00734F93" w:rsidP="00734F93">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w:t>
      </w:r>
      <w:r>
        <w:lastRenderedPageBreak/>
        <w:t>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11ADAA23" w:rsidR="00C1066C" w:rsidRPr="00651B1D" w:rsidRDefault="00C1066C" w:rsidP="00037E45">
      <w:pPr>
        <w:pStyle w:val="Heading2"/>
      </w:pPr>
      <w:bookmarkStart w:id="28" w:name="_Ref487124030"/>
      <w:r>
        <w:t>CisTransDistributions</w:t>
      </w:r>
      <w:bookmarkEnd w:id="28"/>
    </w:p>
    <w:p w14:paraId="1442781B" w14:textId="77777777" w:rsidR="00C1066C" w:rsidRDefault="00C1066C" w:rsidP="00C1066C">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037E45">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71F47501" w:rsidR="00690272" w:rsidRPr="00037E45" w:rsidRDefault="00690272" w:rsidP="00037E45">
      <w:pPr>
        <w:pStyle w:val="Heading2"/>
      </w:pPr>
      <w:bookmarkStart w:id="29" w:name="_Ref456807908"/>
      <w:bookmarkStart w:id="30" w:name="_Ref458794783"/>
      <w:r w:rsidRPr="00037E45">
        <w:t>SimulatedGWASSchematic</w:t>
      </w:r>
      <w:bookmarkEnd w:id="29"/>
      <w:bookmarkEnd w:id="30"/>
    </w:p>
    <w:p w14:paraId="7A582CF7" w14:textId="77777777" w:rsidR="00690272" w:rsidRDefault="00690272" w:rsidP="00690272">
      <w:pPr>
        <w:pStyle w:val="Heading4"/>
        <w:jc w:val="left"/>
      </w:pPr>
      <w:r>
        <w:t>Simulating GWAS-network overlap using GO terms</w:t>
      </w:r>
    </w:p>
    <w:p w14:paraId="3B79B94C" w14:textId="354B1032" w:rsidR="00690272" w:rsidRDefault="00690272" w:rsidP="00037E45">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w:t>
      </w:r>
      <w:r>
        <w:lastRenderedPageBreak/>
        <w:t xml:space="preserve">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491FE357" w:rsidR="00C85AF2" w:rsidRPr="00F138B4" w:rsidRDefault="00C85AF2" w:rsidP="00037E45">
      <w:pPr>
        <w:pStyle w:val="Heading2"/>
      </w:pPr>
      <w:bookmarkStart w:id="31" w:name="_Ref458700744"/>
      <w:r>
        <w:t>SimulatingMCR</w:t>
      </w:r>
      <w:bookmarkStart w:id="32" w:name="EditPoint"/>
      <w:bookmarkEnd w:id="31"/>
      <w:bookmarkEnd w:id="32"/>
    </w:p>
    <w:p w14:paraId="7AB7AC82" w14:textId="77777777" w:rsidR="00C85AF2" w:rsidRDefault="00C85AF2" w:rsidP="00C85AF2">
      <w:pPr>
        <w:pStyle w:val="Heading4"/>
        <w:jc w:val="left"/>
      </w:pPr>
      <w:r>
        <w:t>Strength of co-expression among GO terms at varying levels of MCR</w:t>
      </w:r>
    </w:p>
    <w:p w14:paraId="1BB90B9C" w14:textId="5CC74B5F" w:rsidR="00C85AF2" w:rsidRDefault="00C85AF2" w:rsidP="00037E45">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strongly co-expressed GO terms (</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1858C808" w:rsidR="00C85AF2" w:rsidRPr="00B2729E" w:rsidRDefault="00C85AF2" w:rsidP="00037E45">
      <w:pPr>
        <w:pStyle w:val="Heading2"/>
      </w:pPr>
      <w:bookmarkStart w:id="33" w:name="_Ref458721156"/>
      <w:bookmarkStart w:id="34" w:name="_Ref447197618"/>
      <w:r>
        <w:t>SimulatedFCR</w:t>
      </w:r>
      <w:bookmarkEnd w:id="33"/>
      <w:bookmarkEnd w:id="34"/>
    </w:p>
    <w:p w14:paraId="38CD5098" w14:textId="77777777" w:rsidR="00C85AF2" w:rsidRDefault="00C85AF2" w:rsidP="00C85AF2">
      <w:pPr>
        <w:pStyle w:val="Heading4"/>
        <w:jc w:val="left"/>
      </w:pPr>
      <w:r>
        <w:t>Simulated GWAS: SNP-to-gene mapping density signal robustness</w:t>
      </w:r>
    </w:p>
    <w:p w14:paraId="64A35CFE" w14:textId="14FAA963" w:rsidR="00C85AF2" w:rsidRDefault="00C85AF2" w:rsidP="00037E45">
      <w:pPr>
        <w:pStyle w:val="Subtitle"/>
      </w:pPr>
      <w:r>
        <w:t xml:space="preserve">Strongly co-expressed GO terms (density or locality </w:t>
      </w:r>
      <w:r w:rsidRPr="00FB5AA5">
        <w:rPr>
          <w:i/>
        </w:rPr>
        <w:t>p</w:t>
      </w:r>
      <w:r>
        <w:t xml:space="preserve">-value ≤ 0.05) were used to simulate the effect of FCR on GWAS results. False candidates were added to GO terms by including flanking genes near true GO term genes according </w:t>
      </w:r>
      <w:r>
        <w:lastRenderedPageBreak/>
        <w:t xml:space="preserve">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4F4D621E" w14:textId="557F317C" w:rsidR="00101202" w:rsidRPr="005063A3" w:rsidRDefault="00101202" w:rsidP="00037E45">
      <w:pPr>
        <w:pStyle w:val="Heading2"/>
      </w:pPr>
      <w:bookmarkStart w:id="35" w:name="_Ref481757037"/>
      <w:bookmarkStart w:id="36" w:name="_Ref484529183"/>
      <w:r>
        <w:t>D9CoExpression</w:t>
      </w:r>
      <w:bookmarkEnd w:id="35"/>
      <w:bookmarkEnd w:id="36"/>
    </w:p>
    <w:p w14:paraId="66B9E9F8" w14:textId="77777777" w:rsidR="00101202" w:rsidRDefault="00101202" w:rsidP="00101202">
      <w:pPr>
        <w:pStyle w:val="Heading4"/>
      </w:pPr>
      <w:r>
        <w:t>Co-expression network for D9 and cadmium HPO genes</w:t>
      </w:r>
    </w:p>
    <w:p w14:paraId="6F40EAFE" w14:textId="1BDC3F47" w:rsidR="00101202" w:rsidRDefault="00101202" w:rsidP="00037E45">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305C4832" w:rsidR="00101202" w:rsidRPr="007854BF" w:rsidRDefault="00037E45" w:rsidP="00037E45">
      <w:pPr>
        <w:pStyle w:val="Heading2"/>
      </w:pPr>
      <w:bookmarkStart w:id="37" w:name="_Ref484091798"/>
      <w:r>
        <w:t>D8/9IonomeProfiles</w:t>
      </w:r>
      <w:bookmarkEnd w:id="37"/>
    </w:p>
    <w:p w14:paraId="285A6AD7" w14:textId="77777777" w:rsidR="00101202" w:rsidRPr="007B27E5" w:rsidRDefault="00101202" w:rsidP="00101202">
      <w:pPr>
        <w:pStyle w:val="Heading4"/>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2FC1797F" w:rsidR="00101202" w:rsidRPr="00734F93" w:rsidRDefault="00101202" w:rsidP="00037E45">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ong with null segregating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9D0241B" w14:textId="1EE04248" w:rsidR="00734F93" w:rsidRDefault="00734F93" w:rsidP="00734F93">
      <w:pPr>
        <w:pStyle w:val="Heading1"/>
      </w:pPr>
      <w:r>
        <w:lastRenderedPageBreak/>
        <w:t>Tables</w:t>
      </w:r>
    </w:p>
    <w:p w14:paraId="673C8DCE" w14:textId="3721155B" w:rsidR="00107824" w:rsidRPr="0067528A" w:rsidRDefault="00107824" w:rsidP="0067528A">
      <w:pPr>
        <w:pStyle w:val="Heading2"/>
        <w:rPr>
          <w:rStyle w:val="SubtleEmphasis"/>
        </w:rPr>
      </w:pPr>
      <w:bookmarkStart w:id="38" w:name="_Ref458774860"/>
      <w:r w:rsidRPr="0067528A">
        <w:rPr>
          <w:rStyle w:val="SubtleEmphasis"/>
        </w:rPr>
        <w:t>GOCoExpressionTable</w:t>
      </w:r>
      <w:bookmarkEnd w:id="38"/>
    </w:p>
    <w:p w14:paraId="4ED5F69B" w14:textId="22C0A06D" w:rsidR="00CB2E22" w:rsidRPr="00CB2E22" w:rsidRDefault="00107824" w:rsidP="00CB2E22">
      <w:pPr>
        <w:pStyle w:val="Heading3"/>
      </w:pPr>
      <w:r>
        <w:t>Significantly co-expressed GO terms</w:t>
      </w:r>
    </w:p>
    <w:p w14:paraId="1C5B80B3" w14:textId="58B595E0" w:rsidR="00107824" w:rsidRDefault="00107824" w:rsidP="0055229D">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008C15B5" w:rsidRPr="0045686C">
        <w:t>Eq.</w:t>
      </w:r>
      <w:r w:rsidR="008C15B5">
        <w:t xml:space="preserve"> </w:t>
      </w:r>
      <w:r w:rsidR="008C15B5" w:rsidRPr="0045686C">
        <w:t>1</w:t>
      </w:r>
      <w:r>
        <w:fldChar w:fldCharType="end"/>
      </w:r>
      <w:r>
        <w:t>) and locality (</w:t>
      </w:r>
      <w:r>
        <w:fldChar w:fldCharType="begin"/>
      </w:r>
      <w:r>
        <w:instrText xml:space="preserve"> REF _Ref464049667 \h  \* MERGEFORMAT </w:instrText>
      </w:r>
      <w:r>
        <w:fldChar w:fldCharType="separate"/>
      </w:r>
      <w:r w:rsidR="008C15B5">
        <w:t>Eq. 2</w:t>
      </w:r>
      <w:r>
        <w:fldChar w:fldCharType="end"/>
      </w:r>
      <w:r>
        <w:t>). Significance of co-expression metrics was assessed by comparing values to 1,000 random gene sets of the same size.</w:t>
      </w:r>
    </w:p>
    <w:p w14:paraId="5F2DD27A" w14:textId="0AA92607" w:rsidR="00107824" w:rsidRPr="00AD318C" w:rsidRDefault="00107824" w:rsidP="00555794">
      <w:pPr>
        <w:pStyle w:val="Heading2"/>
      </w:pPr>
      <w:bookmarkStart w:id="39" w:name="_Ref458774880"/>
      <w:r>
        <w:t>NetworkClusters</w:t>
      </w:r>
      <w:bookmarkEnd w:id="39"/>
    </w:p>
    <w:p w14:paraId="7BF079A5" w14:textId="77777777" w:rsidR="00107824" w:rsidRDefault="00107824" w:rsidP="0055229D">
      <w:pPr>
        <w:pStyle w:val="Heading3"/>
      </w:pPr>
      <w:r>
        <w:t>Gene co-expression network cluster assignments</w:t>
      </w:r>
    </w:p>
    <w:p w14:paraId="6EA73C44" w14:textId="53C4C7D7" w:rsidR="00107824" w:rsidRDefault="00107824" w:rsidP="00555794">
      <w:pPr>
        <w:pStyle w:val="Subtitle"/>
      </w:pPr>
      <w:r>
        <w:t>Gene clusters were calculated by running the Markov Cluster (MCL) algorithm on the co-expression matrix. Cluster values designate network specific gene clusters and are not compared across networks.</w:t>
      </w:r>
    </w:p>
    <w:p w14:paraId="50C89A33" w14:textId="77777777" w:rsidR="004B5247" w:rsidRPr="008B069A" w:rsidRDefault="004B5247" w:rsidP="004B5247">
      <w:pPr>
        <w:pStyle w:val="Heading2"/>
      </w:pPr>
      <w:bookmarkStart w:id="40" w:name="_Ref485996339"/>
      <w:r>
        <w:t>SummaryHPOGenes</w:t>
      </w:r>
      <w:bookmarkEnd w:id="40"/>
    </w:p>
    <w:p w14:paraId="3AD07384" w14:textId="77777777" w:rsidR="004B5247" w:rsidRDefault="004B5247" w:rsidP="004B5247">
      <w:pPr>
        <w:pStyle w:val="Heading3"/>
      </w:pPr>
      <w:r>
        <w:t>Maize grain ionome high-priority candidate genes</w:t>
      </w:r>
    </w:p>
    <w:p w14:paraId="20A3FF38" w14:textId="69EC5263" w:rsidR="004B5247" w:rsidRPr="004B5247" w:rsidRDefault="004B5247" w:rsidP="004B5247">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1D41A96D" w14:textId="0FEC14AA" w:rsidR="00BE31C9" w:rsidRPr="00844AFF" w:rsidRDefault="00BE31C9" w:rsidP="00BE31C9">
      <w:pPr>
        <w:pStyle w:val="Heading2"/>
      </w:pPr>
      <w:bookmarkStart w:id="41" w:name="_Ref486000600"/>
      <w:r>
        <w:lastRenderedPageBreak/>
        <w:t>HPOElementOverlap</w:t>
      </w:r>
      <w:bookmarkEnd w:id="41"/>
    </w:p>
    <w:p w14:paraId="7B0D7111" w14:textId="77777777" w:rsidR="00BE31C9" w:rsidRPr="00975FFB" w:rsidRDefault="00BE31C9" w:rsidP="00BE31C9">
      <w:pPr>
        <w:pStyle w:val="Heading3"/>
      </w:pPr>
      <w:r>
        <w:t>Element HPO candidate gene overlap</w:t>
      </w:r>
    </w:p>
    <w:p w14:paraId="62904911" w14:textId="2542614D" w:rsidR="00107824" w:rsidRPr="00107824" w:rsidRDefault="00BE31C9" w:rsidP="00CB2E22">
      <w:pPr>
        <w:pStyle w:val="Subtitle"/>
      </w:pPr>
      <w:r>
        <w:t xml:space="preserve">Overlap between the 610 HPO genes discovered between different elements by either density or locality and in any network. The diagonal (bolded) shows the number of HPO genes discovered for each element. Values in the upper triangular region show the number of genes that overlap between elements. The values in the lower triangle designate the </w:t>
      </w:r>
      <w:r w:rsidRPr="00C10B25">
        <w:rPr>
          <w:i/>
        </w:rPr>
        <w:t>p</w:t>
      </w:r>
      <w:r>
        <w:t>-values (hypergeometric) for overlap between the two sets of HPO genes. Starred (*) values indicate significance with Bonferroni correction.</w:t>
      </w:r>
    </w:p>
    <w:p w14:paraId="67A4E9D2" w14:textId="313D2396" w:rsidR="006B33EA" w:rsidRDefault="005F2ACB" w:rsidP="0067252E">
      <w:pPr>
        <w:pStyle w:val="Heading1"/>
      </w:pPr>
      <w:r>
        <w:t>Supplementary Figures</w:t>
      </w:r>
    </w:p>
    <w:p w14:paraId="7969E5B2" w14:textId="7AB87046" w:rsidR="00DE6B75" w:rsidRPr="00DE6B75" w:rsidRDefault="00A26343" w:rsidP="0067252E">
      <w:pPr>
        <w:pStyle w:val="Heading2"/>
      </w:pPr>
      <w:bookmarkStart w:id="42" w:name="_Ref447013206"/>
      <w:r>
        <w:t>ZmPANHealth</w:t>
      </w:r>
      <w:bookmarkEnd w:id="42"/>
    </w:p>
    <w:p w14:paraId="084FE236" w14:textId="6F277375" w:rsidR="00DB7771" w:rsidRDefault="00DB7771" w:rsidP="0067252E">
      <w:pPr>
        <w:pStyle w:val="Heading3"/>
      </w:pPr>
      <w:r>
        <w:t>ZmPAN</w:t>
      </w:r>
      <w:r w:rsidR="00145345">
        <w:t xml:space="preserve"> network health</w:t>
      </w:r>
    </w:p>
    <w:p w14:paraId="7BA5F2BA" w14:textId="1309F34E" w:rsidR="00DB7771" w:rsidRPr="0065007C" w:rsidRDefault="00DB7771" w:rsidP="0067252E">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0FCC0CF0" w14:textId="386DD9CD" w:rsidR="00DE6B75" w:rsidRPr="00DE6B75" w:rsidRDefault="00A26343" w:rsidP="0067252E">
      <w:pPr>
        <w:pStyle w:val="Heading2"/>
      </w:pPr>
      <w:bookmarkStart w:id="43" w:name="_Ref447013895"/>
      <w:r>
        <w:t>ZmSAMHealth</w:t>
      </w:r>
      <w:bookmarkEnd w:id="43"/>
    </w:p>
    <w:p w14:paraId="302F6CD2" w14:textId="12E5730F" w:rsidR="00DB7771" w:rsidRPr="00DB7771" w:rsidRDefault="00DB7771" w:rsidP="0067252E">
      <w:pPr>
        <w:pStyle w:val="Heading3"/>
      </w:pPr>
      <w:r>
        <w:t xml:space="preserve">ZmSAM </w:t>
      </w:r>
      <w:r w:rsidR="00145345">
        <w:t>network heal</w:t>
      </w:r>
      <w:r>
        <w:t>th</w:t>
      </w:r>
    </w:p>
    <w:p w14:paraId="774A1C72" w14:textId="4B4A324A" w:rsidR="00C50EC2" w:rsidRDefault="008F4971" w:rsidP="004B5247">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lastRenderedPageBreak/>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3D7B4DED" w14:textId="4A1597E1" w:rsidR="00DE6B75" w:rsidRPr="00DE6B75" w:rsidRDefault="0010264D" w:rsidP="0067252E">
      <w:pPr>
        <w:pStyle w:val="Heading2"/>
      </w:pPr>
      <w:bookmarkStart w:id="44" w:name="_Ref447015478"/>
      <w:r>
        <w:t>ZmRootHealth</w:t>
      </w:r>
      <w:bookmarkEnd w:id="44"/>
    </w:p>
    <w:p w14:paraId="2F6283B4" w14:textId="721D6F03" w:rsidR="00C50EC2" w:rsidRDefault="00C50EC2" w:rsidP="0067252E">
      <w:pPr>
        <w:pStyle w:val="Heading3"/>
      </w:pPr>
      <w:r>
        <w:t xml:space="preserve">ZmRoot </w:t>
      </w:r>
      <w:r w:rsidR="00145345">
        <w:t>network he</w:t>
      </w:r>
      <w:r>
        <w:t>alth</w:t>
      </w:r>
    </w:p>
    <w:p w14:paraId="0A125799" w14:textId="29A1AECC" w:rsidR="00FD6539" w:rsidRDefault="00FD6539" w:rsidP="0067252E">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591EABF0" w14:textId="5C50DA79" w:rsidR="00BE7812" w:rsidRPr="00BE7812" w:rsidRDefault="0010264D" w:rsidP="0067252E">
      <w:pPr>
        <w:pStyle w:val="Heading2"/>
      </w:pPr>
      <w:bookmarkStart w:id="45" w:name="_Ref447187909"/>
      <w:r>
        <w:t>MCRSupplemental</w:t>
      </w:r>
      <w:bookmarkEnd w:id="45"/>
    </w:p>
    <w:p w14:paraId="1C3760BF" w14:textId="77777777" w:rsidR="00857489" w:rsidRDefault="00380825" w:rsidP="0067252E">
      <w:pPr>
        <w:pStyle w:val="Heading3"/>
      </w:pPr>
      <w:r>
        <w:t xml:space="preserve">MCR </w:t>
      </w:r>
      <w:r w:rsidR="00E814FD">
        <w:t>supplemental figure</w:t>
      </w:r>
    </w:p>
    <w:p w14:paraId="138732DE" w14:textId="6D3C66FC" w:rsidR="0020050D" w:rsidRDefault="00961027" w:rsidP="0067252E">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5F9766F8" w14:textId="71DED5EF" w:rsidR="00D83E5D" w:rsidRPr="00D83E5D" w:rsidRDefault="003E5405" w:rsidP="0067252E">
      <w:pPr>
        <w:pStyle w:val="Heading2"/>
      </w:pPr>
      <w:bookmarkStart w:id="46" w:name="_Ref470857301"/>
      <w:r>
        <w:lastRenderedPageBreak/>
        <w:t>FCRSupplemental</w:t>
      </w:r>
      <w:bookmarkEnd w:id="46"/>
    </w:p>
    <w:p w14:paraId="3F6BA565" w14:textId="77777777" w:rsidR="002002F7" w:rsidRDefault="00E814FD" w:rsidP="0067252E">
      <w:pPr>
        <w:pStyle w:val="Heading3"/>
      </w:pPr>
      <w:r>
        <w:t>FCR supplemental figure</w:t>
      </w:r>
    </w:p>
    <w:p w14:paraId="1FB4E1EB" w14:textId="1380257F" w:rsidR="00AC5717" w:rsidRDefault="00886E74" w:rsidP="0067252E">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0DE3D1EA" w14:textId="46C5D624" w:rsidR="00803776" w:rsidRPr="00803776" w:rsidRDefault="008C4FC8" w:rsidP="006F715C">
      <w:pPr>
        <w:pStyle w:val="Heading2"/>
      </w:pPr>
      <w:bookmarkStart w:id="47" w:name="_Ref481678956"/>
      <w:r>
        <w:t>PCCDensityLocality</w:t>
      </w:r>
      <w:bookmarkEnd w:id="47"/>
    </w:p>
    <w:p w14:paraId="6A16579A" w14:textId="6812681F" w:rsidR="000F3B6F" w:rsidRDefault="00EE4CCD" w:rsidP="0067252E">
      <w:pPr>
        <w:pStyle w:val="Heading3"/>
      </w:pPr>
      <w:r>
        <w:t>Distribution</w:t>
      </w:r>
      <w:r w:rsidR="000F3B6F">
        <w:t xml:space="preserve"> of Pearson correlation coefficients between gene</w:t>
      </w:r>
      <w:r w:rsidR="00145345">
        <w:t>-</w:t>
      </w:r>
      <w:r w:rsidR="000F3B6F">
        <w:t>specific density and locality</w:t>
      </w:r>
    </w:p>
    <w:p w14:paraId="17C914A7" w14:textId="42B8AA9F" w:rsidR="00EA1705" w:rsidRDefault="007A0C38" w:rsidP="006F5DE2">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7B52D951" w14:textId="00533508" w:rsidR="00EA1705" w:rsidRPr="004A497C" w:rsidRDefault="00EA1705" w:rsidP="00790531">
      <w:pPr>
        <w:pStyle w:val="Heading2"/>
      </w:pPr>
      <w:bookmarkStart w:id="48" w:name="_Ref489428564"/>
      <w:r>
        <w:t>NumInterveningGenes</w:t>
      </w:r>
      <w:bookmarkEnd w:id="48"/>
    </w:p>
    <w:p w14:paraId="3467E29A" w14:textId="77777777" w:rsidR="00EA1705" w:rsidRDefault="00EA1705" w:rsidP="006F5DE2">
      <w:pPr>
        <w:pStyle w:val="Heading3"/>
      </w:pPr>
      <w:r>
        <w:t>Number of intervening genes between HPO gene and GWAS locus</w:t>
      </w:r>
    </w:p>
    <w:p w14:paraId="312BCE93" w14:textId="41884D42" w:rsidR="00EA1705" w:rsidRDefault="00EA1705" w:rsidP="006F5DE2">
      <w:pPr>
        <w:pStyle w:val="Subtitle"/>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w:t>
      </w:r>
      <w:r>
        <w:lastRenderedPageBreak/>
        <w:t xml:space="preserve">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3ACDC881" w14:textId="6E857945" w:rsidR="00A26D91" w:rsidRPr="001A512B" w:rsidRDefault="006F5DE2" w:rsidP="006F5DE2">
      <w:pPr>
        <w:pStyle w:val="Heading2"/>
      </w:pPr>
      <w:bookmarkStart w:id="49" w:name="_Ref487144620"/>
      <w:r>
        <w:t>GlobalClusterLayout</w:t>
      </w:r>
      <w:bookmarkEnd w:id="49"/>
    </w:p>
    <w:p w14:paraId="0391C0E7" w14:textId="77777777" w:rsidR="00A26D91" w:rsidRDefault="00A26D91" w:rsidP="006F5DE2">
      <w:pPr>
        <w:pStyle w:val="Heading3"/>
      </w:pPr>
      <w:r>
        <w:t>HPO genes for Cd and Se in the ZmRoot network</w:t>
      </w:r>
    </w:p>
    <w:p w14:paraId="2508A150" w14:textId="14A5FDBB" w:rsidR="00A26D91" w:rsidRPr="00EA1705" w:rsidRDefault="00A26D91" w:rsidP="006F5DE2">
      <w:pPr>
        <w:pStyle w:val="Subtitle"/>
      </w:pPr>
      <w:r>
        <w:t>The strongest 100,000 interactions were used to visualize global clustering of genes (</w:t>
      </w:r>
      <w:r w:rsidRPr="00564736">
        <w:rPr>
          <w:i/>
        </w:rPr>
        <w:t>n</w:t>
      </w:r>
      <w:r>
        <w:t xml:space="preserve"> = 7,844) in the ZmRoot network. A force-directed algorithm positioned genes (</w:t>
      </w:r>
      <w:r w:rsidRPr="000F4144">
        <w:rPr>
          <w:b/>
        </w:rPr>
        <w:t>A</w:t>
      </w:r>
      <w:r>
        <w:t>; green nodes) showing approximate boundaries (dotted black circles) of the top ten MCL clusters (</w:t>
      </w:r>
      <w:r>
        <w:fldChar w:fldCharType="begin"/>
      </w:r>
      <w:r>
        <w:instrText xml:space="preserve"> REF _Ref483825641 \h  \* MERGEFORMAT </w:instrText>
      </w:r>
      <w:r>
        <w:fldChar w:fldCharType="separate"/>
      </w:r>
      <w:r w:rsidR="008C15B5">
        <w:t>MCLClusterAssignment</w:t>
      </w:r>
      <w:r>
        <w:fldChar w:fldCharType="end"/>
      </w:r>
      <w:r>
        <w:t>). The ZmRoot network view was filtered to possible candidate genes (blue nodes) identified from SNP-to-gene mapping for Cd and Se (</w:t>
      </w:r>
      <w:r w:rsidRPr="000F4144">
        <w:rPr>
          <w:b/>
        </w:rPr>
        <w:t>B</w:t>
      </w:r>
      <w:r w:rsidRPr="000F4144">
        <w:t xml:space="preserve"> and </w:t>
      </w:r>
      <w:r w:rsidRPr="000F4144">
        <w:rPr>
          <w:b/>
        </w:rPr>
        <w:t>C</w:t>
      </w:r>
      <w:r>
        <w:rPr>
          <w:b/>
        </w:rPr>
        <w:t>,</w:t>
      </w:r>
      <w:r>
        <w:t xml:space="preserve"> respectively). Network edges were removed from the visualization in panels </w:t>
      </w:r>
      <w:r w:rsidRPr="00564736">
        <w:rPr>
          <w:b/>
        </w:rPr>
        <w:t>(B)</w:t>
      </w:r>
      <w:r>
        <w:t xml:space="preserve"> and </w:t>
      </w:r>
      <w:r w:rsidRPr="00564736">
        <w:rPr>
          <w:b/>
        </w:rPr>
        <w:t>(C)</w:t>
      </w:r>
      <w:r>
        <w:t>, though MCL cluster boundaries were preserved. HPO genes for each element (highlighted in red) co-localize to specific clusters.</w:t>
      </w:r>
    </w:p>
    <w:p w14:paraId="6CD419B6" w14:textId="6C83B3EF" w:rsidR="005F2ACB" w:rsidRDefault="005F2ACB" w:rsidP="0067252E">
      <w:pPr>
        <w:pStyle w:val="Heading1"/>
      </w:pPr>
      <w:r>
        <w:t>Supplementary Tables</w:t>
      </w:r>
    </w:p>
    <w:p w14:paraId="3B692F00" w14:textId="77777777" w:rsidR="009C7604" w:rsidRDefault="009C7604" w:rsidP="009C7604">
      <w:pPr>
        <w:pStyle w:val="Heading2"/>
      </w:pPr>
      <w:bookmarkStart w:id="50" w:name="_Ref499548832"/>
      <w:r>
        <w:t>SNP-to-GeneMappingSummary</w:t>
      </w:r>
      <w:bookmarkEnd w:id="50"/>
    </w:p>
    <w:p w14:paraId="4D3CD623" w14:textId="77777777" w:rsidR="009C7604" w:rsidRDefault="009C7604" w:rsidP="009C7604">
      <w:pPr>
        <w:pStyle w:val="Heading3"/>
      </w:pPr>
      <w:r>
        <w:t>Maize grain ionome SNP-to-gene mapping results</w:t>
      </w:r>
    </w:p>
    <w:p w14:paraId="139AC12D" w14:textId="66EBC869" w:rsidR="009C7604" w:rsidRPr="009C7604" w:rsidRDefault="009C7604" w:rsidP="009C7604">
      <w:pPr>
        <w:pStyle w:val="Subtitle"/>
      </w:pPr>
      <w:r>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w:t>
      </w:r>
      <w:r>
        <w:t>imum designated by Flank Limit.</w:t>
      </w:r>
    </w:p>
    <w:p w14:paraId="1FEB41FF" w14:textId="59B88715" w:rsidR="00247FEC" w:rsidRDefault="0010264D" w:rsidP="0067252E">
      <w:pPr>
        <w:pStyle w:val="Heading2"/>
      </w:pPr>
      <w:bookmarkStart w:id="51" w:name="_Ref479246505"/>
      <w:r>
        <w:lastRenderedPageBreak/>
        <w:t>FullGODensityLocality</w:t>
      </w:r>
      <w:bookmarkEnd w:id="51"/>
    </w:p>
    <w:p w14:paraId="1F4F9640" w14:textId="77777777" w:rsidR="00247FEC" w:rsidRDefault="00301559" w:rsidP="0067252E">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7252E">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3EDCB1B1" w:rsidR="00301559" w:rsidRDefault="00EB33CA" w:rsidP="0067252E">
      <w:pPr>
        <w:pStyle w:val="Heading2"/>
      </w:pPr>
      <w:bookmarkStart w:id="52" w:name="_Ref483825641"/>
      <w:r>
        <w:t>MCLClusterAssignment</w:t>
      </w:r>
      <w:bookmarkEnd w:id="52"/>
    </w:p>
    <w:p w14:paraId="6767D020" w14:textId="77777777" w:rsidR="00301559" w:rsidRDefault="00301559" w:rsidP="0067252E">
      <w:pPr>
        <w:pStyle w:val="Heading3"/>
      </w:pPr>
      <w:r>
        <w:t>Network MCL cluster gene assignments</w:t>
      </w:r>
    </w:p>
    <w:p w14:paraId="14A838EA" w14:textId="3357E154" w:rsidR="00634DFC" w:rsidRDefault="002E7652" w:rsidP="0067252E">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7C7AA8C1" w:rsidR="00976C8A" w:rsidRDefault="00EB33CA" w:rsidP="0067252E">
      <w:pPr>
        <w:pStyle w:val="Heading2"/>
      </w:pPr>
      <w:bookmarkStart w:id="53" w:name="_Ref494793753"/>
      <w:r>
        <w:t>MCLGoEnrichment</w:t>
      </w:r>
      <w:bookmarkEnd w:id="53"/>
    </w:p>
    <w:p w14:paraId="23662C7F" w14:textId="117DED48" w:rsidR="00976C8A" w:rsidRDefault="00976C8A" w:rsidP="0067252E">
      <w:pPr>
        <w:pStyle w:val="Heading3"/>
      </w:pPr>
      <w:r>
        <w:t>Network MCL cluster GO enrichment</w:t>
      </w:r>
    </w:p>
    <w:p w14:paraId="2704907D" w14:textId="0A092ADD" w:rsidR="00976C8A" w:rsidRPr="00976C8A" w:rsidRDefault="00F31445" w:rsidP="0067252E">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2545567F" w:rsidR="00573EC0" w:rsidRDefault="007963D9" w:rsidP="0067252E">
      <w:pPr>
        <w:pStyle w:val="Heading2"/>
      </w:pPr>
      <w:bookmarkStart w:id="54" w:name="_Ref479248756"/>
      <w:r>
        <w:t>GOSignalWithNoise</w:t>
      </w:r>
      <w:bookmarkEnd w:id="54"/>
    </w:p>
    <w:p w14:paraId="44CF6947" w14:textId="10082D5B" w:rsidR="00573EC0" w:rsidRDefault="00573EC0" w:rsidP="0067252E">
      <w:pPr>
        <w:pStyle w:val="Heading3"/>
      </w:pPr>
      <w:r>
        <w:t>Network signal of GO terms with various levels of MCR/FCR</w:t>
      </w:r>
    </w:p>
    <w:p w14:paraId="6406A840" w14:textId="0A8455B3" w:rsidR="008A3B8C" w:rsidRPr="00256622" w:rsidRDefault="00DF2FBA" w:rsidP="0067252E">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8C15B5">
        <w:t>SimulatedFCR</w:t>
      </w:r>
      <w:r w:rsidR="00B74EB9" w:rsidRPr="00256622">
        <w:fldChar w:fldCharType="end"/>
      </w:r>
      <w:r w:rsidR="00B74EB9" w:rsidRPr="00256622">
        <w:t>)</w:t>
      </w:r>
      <w:r w:rsidR="00193BFA" w:rsidRPr="00256622">
        <w:t>.</w:t>
      </w:r>
    </w:p>
    <w:p w14:paraId="6E7188D2" w14:textId="41B258AB" w:rsidR="00301559" w:rsidRDefault="007963D9" w:rsidP="0067252E">
      <w:pPr>
        <w:pStyle w:val="Heading2"/>
      </w:pPr>
      <w:bookmarkStart w:id="55" w:name="_Ref479162360"/>
      <w:bookmarkStart w:id="56" w:name="_Ref479250924"/>
      <w:r>
        <w:lastRenderedPageBreak/>
        <w:t>FullIonomeDensityLocality</w:t>
      </w:r>
      <w:bookmarkEnd w:id="55"/>
      <w:bookmarkEnd w:id="56"/>
    </w:p>
    <w:p w14:paraId="149ADDDF" w14:textId="7F8A72C6" w:rsidR="00301559" w:rsidRDefault="00301559" w:rsidP="0067252E">
      <w:pPr>
        <w:pStyle w:val="Heading3"/>
      </w:pPr>
      <w:r>
        <w:t xml:space="preserve">Maize </w:t>
      </w:r>
      <w:r w:rsidR="00145345">
        <w:t>grain ion</w:t>
      </w:r>
      <w:r>
        <w:t xml:space="preserve">ome GWAS </w:t>
      </w:r>
      <w:r w:rsidR="00145345">
        <w:t>network overlap candidate ge</w:t>
      </w:r>
      <w:r>
        <w:t>nes</w:t>
      </w:r>
    </w:p>
    <w:p w14:paraId="143E77FA" w14:textId="7A21DEEA" w:rsidR="00301559" w:rsidRDefault="00301559" w:rsidP="0067252E">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8C15B5" w:rsidRPr="0045686C">
        <w:t>Eq.</w:t>
      </w:r>
      <w:r w:rsidR="008C15B5">
        <w:t xml:space="preserve"> 3</w:t>
      </w:r>
      <w:r>
        <w:fldChar w:fldCharType="end"/>
      </w:r>
      <w:r>
        <w:t>) or locality (</w:t>
      </w:r>
      <w:r>
        <w:fldChar w:fldCharType="begin"/>
      </w:r>
      <w:r>
        <w:instrText xml:space="preserve"> REF _Ref447101571 \h  \* MERGEFORMAT </w:instrText>
      </w:r>
      <w:r>
        <w:fldChar w:fldCharType="separate"/>
      </w:r>
      <w:r w:rsidR="008C15B5">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55FDEAA2" w:rsidR="00301559" w:rsidRDefault="00C51DBD" w:rsidP="0067252E">
      <w:pPr>
        <w:pStyle w:val="Heading2"/>
      </w:pPr>
      <w:bookmarkStart w:id="57" w:name="_Ref480187199"/>
      <w:r>
        <w:t>HPOIonomeDesnsityLocality</w:t>
      </w:r>
      <w:bookmarkEnd w:id="57"/>
    </w:p>
    <w:p w14:paraId="390116F7" w14:textId="64836F2B" w:rsidR="0099107B" w:rsidRDefault="0099107B" w:rsidP="0067252E">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7252E">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32E42309" w:rsidR="003A4EB2" w:rsidRDefault="00003B66" w:rsidP="00C51DBD">
      <w:pPr>
        <w:pStyle w:val="Heading2"/>
      </w:pPr>
      <w:bookmarkStart w:id="58" w:name="_Ref486516422"/>
      <w:r>
        <w:t>SubSetNetworks</w:t>
      </w:r>
      <w:bookmarkEnd w:id="58"/>
    </w:p>
    <w:p w14:paraId="3AF90F38" w14:textId="77777777" w:rsidR="003A4EB2" w:rsidRDefault="003A4EB2" w:rsidP="0067252E">
      <w:pPr>
        <w:pStyle w:val="Heading3"/>
      </w:pPr>
      <w:r>
        <w:t>HPO genes discovered with networks built from accessions subsets</w:t>
      </w:r>
    </w:p>
    <w:p w14:paraId="7FC9B54D" w14:textId="3483F94F" w:rsidR="003A4EB2" w:rsidRDefault="00871A6F" w:rsidP="0067252E">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w:t>
      </w:r>
      <w:r w:rsidR="00D0395A">
        <w:lastRenderedPageBreak/>
        <w:t xml:space="preserve">accessions consisting of the 20 common accessions and either 26 random or 26 </w:t>
      </w:r>
      <w:r w:rsidR="00D0395A" w:rsidRPr="00137934">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5F41A4D2" w:rsidR="002F7BB4" w:rsidRDefault="00231F58" w:rsidP="0067252E">
      <w:pPr>
        <w:pStyle w:val="Heading2"/>
      </w:pPr>
      <w:bookmarkStart w:id="59" w:name="_Ref486581168"/>
      <w:r>
        <w:t>MultipleElementHPOGenes</w:t>
      </w:r>
      <w:bookmarkEnd w:id="59"/>
    </w:p>
    <w:p w14:paraId="61321DD6" w14:textId="4C51046D" w:rsidR="002F7BB4" w:rsidRDefault="002F7BB4" w:rsidP="0067252E">
      <w:pPr>
        <w:pStyle w:val="Heading3"/>
      </w:pPr>
      <w:r>
        <w:t xml:space="preserve">Multiple </w:t>
      </w:r>
      <w:r w:rsidR="00566BF8">
        <w:t>e</w:t>
      </w:r>
      <w:r>
        <w:t>lement HPO gene list</w:t>
      </w:r>
    </w:p>
    <w:p w14:paraId="5AAF849D" w14:textId="23F43FFA" w:rsidR="002F7BB4" w:rsidRPr="002F7BB4" w:rsidRDefault="002F7BB4" w:rsidP="0067252E">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5A2736BC" w:rsidR="00DF5470" w:rsidRDefault="00087F7E" w:rsidP="0067252E">
      <w:pPr>
        <w:pStyle w:val="Heading2"/>
      </w:pPr>
      <w:bookmarkStart w:id="60" w:name="_Ref479316734"/>
      <w:bookmarkStart w:id="61" w:name="_Ref486000980"/>
      <w:r>
        <w:t>HPOGOEnrichment</w:t>
      </w:r>
      <w:bookmarkEnd w:id="60"/>
      <w:bookmarkEnd w:id="61"/>
    </w:p>
    <w:p w14:paraId="25B09B77" w14:textId="2E09F0F3" w:rsidR="00DF5470" w:rsidRDefault="00DF5470" w:rsidP="0067252E">
      <w:pPr>
        <w:pStyle w:val="Heading3"/>
      </w:pPr>
      <w:r>
        <w:t>Element</w:t>
      </w:r>
      <w:r w:rsidR="00566BF8">
        <w:t xml:space="preserve"> gene ontology enrich</w:t>
      </w:r>
      <w:r>
        <w:t>ment</w:t>
      </w:r>
    </w:p>
    <w:p w14:paraId="0348F5E8" w14:textId="0FD66258" w:rsidR="00D04EE5" w:rsidRDefault="00DF5470" w:rsidP="0067252E">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32233569" w:rsidR="009C78B5" w:rsidRDefault="00003B66" w:rsidP="0067252E">
      <w:pPr>
        <w:pStyle w:val="Heading2"/>
      </w:pPr>
      <w:bookmarkStart w:id="62" w:name="_Ref481755630"/>
      <w:bookmarkStart w:id="63" w:name="_Ref483912443"/>
      <w:bookmarkStart w:id="64" w:name="_Ref486581620"/>
      <w:r>
        <w:t>HPOPlus</w:t>
      </w:r>
      <w:r w:rsidR="00087F7E">
        <w:t>GOEnrichment</w:t>
      </w:r>
      <w:bookmarkEnd w:id="62"/>
      <w:bookmarkEnd w:id="63"/>
      <w:bookmarkEnd w:id="64"/>
    </w:p>
    <w:p w14:paraId="432A3CED" w14:textId="7F12F051" w:rsidR="009C78B5" w:rsidRDefault="009C78B5" w:rsidP="0067252E">
      <w:pPr>
        <w:pStyle w:val="Heading3"/>
      </w:pPr>
      <w:r>
        <w:t xml:space="preserve">HPO plus neighbors </w:t>
      </w:r>
      <w:r w:rsidR="00566BF8">
        <w:t>gene ontology enri</w:t>
      </w:r>
      <w:r>
        <w:t>chment</w:t>
      </w:r>
    </w:p>
    <w:p w14:paraId="1C595455" w14:textId="62FC3FB8" w:rsidR="00631193" w:rsidRDefault="00515562" w:rsidP="00734F93">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734F93">
        <w:t xml:space="preserve"> terms (hypergeometric test).</w:t>
      </w:r>
    </w:p>
    <w:p w14:paraId="2D6BDBAD" w14:textId="520AE965" w:rsidR="00FF7C43" w:rsidRPr="009D6D83" w:rsidRDefault="00BD7B6B" w:rsidP="00BD7B6B">
      <w:pPr>
        <w:pStyle w:val="Heading2"/>
      </w:pPr>
      <w:bookmarkStart w:id="65" w:name="_Ref483951527"/>
      <w:r>
        <w:t>GOEnrichmentTree</w:t>
      </w:r>
      <w:bookmarkEnd w:id="65"/>
    </w:p>
    <w:p w14:paraId="1DD73612" w14:textId="77777777" w:rsidR="00FF7C43" w:rsidRDefault="00FF7C43" w:rsidP="00BD7B6B">
      <w:pPr>
        <w:pStyle w:val="Heading3"/>
      </w:pPr>
      <w:r>
        <w:t>GO biological process enrichment for the ionome</w:t>
      </w:r>
    </w:p>
    <w:p w14:paraId="022555AE" w14:textId="6442092F" w:rsidR="00FF7C43" w:rsidRPr="00FF7C43" w:rsidRDefault="00FF7C43" w:rsidP="00BD7B6B">
      <w:pPr>
        <w:pStyle w:val="Subtitle"/>
      </w:pPr>
      <w:r>
        <w:t xml:space="preserve">The HPO+ gene sets were analyzed for GO enrichment in the “biological process” namespace. Each node represents a GO term organized hierarchically in a tree with directed edges designating parent terms. Shaded </w:t>
      </w:r>
      <w:r>
        <w:lastRenderedPageBreak/>
        <w:t>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595BBE78" w14:textId="226BB496" w:rsidR="009C78B5" w:rsidRDefault="00D6748B" w:rsidP="00D6748B">
      <w:pPr>
        <w:pStyle w:val="Heading1"/>
      </w:pPr>
      <w:bookmarkStart w:id="66" w:name="_Ref502242324"/>
      <w:r>
        <w:t>Supplementary Text</w:t>
      </w:r>
      <w:bookmarkEnd w:id="66"/>
    </w:p>
    <w:p w14:paraId="18FB9B09" w14:textId="0C08BC27" w:rsidR="00027E1C" w:rsidRPr="00027E1C" w:rsidRDefault="00027E1C" w:rsidP="00027E1C">
      <w:pPr>
        <w:pStyle w:val="Heading2"/>
      </w:pPr>
      <w:r w:rsidRPr="00333516">
        <w:t xml:space="preserve">Enrichment analysis of </w:t>
      </w:r>
      <w:r w:rsidR="00CD7DC7">
        <w:t>HPO and HPO+ candidate gene sets</w:t>
      </w:r>
    </w:p>
    <w:p w14:paraId="0FD44D5A" w14:textId="3A92DA57" w:rsidR="00D6748B" w:rsidRDefault="00027E1C" w:rsidP="00D6748B">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8C15B5">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8C15B5">
        <w:t>HPOPlusGOEnrichment</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8C15B5">
        <w:t>GOEnrichmentTree</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8C15B5">
        <w:t>GOEnrichmentTree</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8C15B5">
        <w:t>GOEnrichmentTree</w:t>
      </w:r>
      <w:r w:rsidR="00D6748B">
        <w:fldChar w:fldCharType="end"/>
      </w:r>
      <w:r w:rsidR="00D6748B">
        <w:t>, “Subunit Organization” cluster). This may result from chang</w:t>
      </w:r>
      <w:r w:rsidR="00D6748B" w:rsidRPr="002C05D9">
        <w:t xml:space="preserve">es in cell </w:t>
      </w:r>
      <w:r w:rsidR="00D6748B" w:rsidRPr="002C05D9">
        <w:lastRenderedPageBreak/>
        <w:t>cycle or e</w:t>
      </w:r>
      <w:r w:rsidR="00D6748B">
        <w:t>ndoreduplication control in roots, which is expected to alter the accumulation of multiple elements</w:t>
      </w:r>
      <w:r w:rsidR="00D6748B">
        <w:fldChar w:fldCharType="begin" w:fldLock="1"/>
      </w:r>
      <w:r w:rsidR="00D6748B">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rsidR="00D6748B">
        <w:fldChar w:fldCharType="separate"/>
      </w:r>
      <w:r w:rsidR="00D6748B" w:rsidRPr="00EA432F">
        <w:rPr>
          <w:noProof/>
        </w:rPr>
        <w:t>[45]</w:t>
      </w:r>
      <w:r w:rsidR="00D6748B">
        <w:fldChar w:fldCharType="end"/>
      </w:r>
      <w:r w:rsidR="00D6748B">
        <w:t>.</w:t>
      </w:r>
    </w:p>
    <w:p w14:paraId="5EA840C6" w14:textId="3B4D49F4" w:rsidR="00D6748B" w:rsidRDefault="00D6748B" w:rsidP="00D6748B">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8C15B5">
        <w:t>HPOPlusGOEnrichment</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46]", "plainTextFormattedCitation" : "[46]", "previouslyFormattedCitation" : "[46]" }, "properties" : { "noteIndex" : 0 }, "schema" : "https://github.com/citation-style-language/schema/raw/master/csl-citation.json" }</w:instrText>
      </w:r>
      <w:r>
        <w:fldChar w:fldCharType="separate"/>
      </w:r>
      <w:r w:rsidRPr="00EA432F">
        <w:rPr>
          <w:noProof/>
        </w:rPr>
        <w:t>[46]</w:t>
      </w:r>
      <w:r>
        <w:fldChar w:fldCharType="end"/>
      </w:r>
      <w:r>
        <w:t>, which may alter P accumulation directly or via phosphatidic acid signaling</w:t>
      </w:r>
      <w:r>
        <w:fldChar w:fldCharType="begin" w:fldLock="1"/>
      </w:r>
      <w:r>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47]", "plainTextFormattedCitation" : "[47]", "previouslyFormattedCitation" : "[47]" }, "properties" : { "noteIndex" : 0 }, "schema" : "https://github.com/citation-style-language/schema/raw/master/csl-citation.json" }</w:instrText>
      </w:r>
      <w:r>
        <w:fldChar w:fldCharType="separate"/>
      </w:r>
      <w:r w:rsidRPr="00EA432F">
        <w:rPr>
          <w:noProof/>
        </w:rPr>
        <w:t>[47]</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48]", "plainTextFormattedCitation" : "[48]", "previouslyFormattedCitation" : "[48]" }, "properties" : { "noteIndex" : 0 }, "schema" : "https://github.com/citation-style-language/schema/raw/master/csl-citation.json" }</w:instrText>
      </w:r>
      <w:r>
        <w:fldChar w:fldCharType="separate"/>
      </w:r>
      <w:r w:rsidRPr="00EA432F">
        <w:rPr>
          <w:noProof/>
        </w:rPr>
        <w:t>[48]</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8C15B5">
        <w:t>Discussion</w:t>
      </w:r>
      <w:r>
        <w:fldChar w:fldCharType="end"/>
      </w:r>
      <w:r>
        <w:t>)</w:t>
      </w:r>
      <w:r w:rsidRPr="00E81580">
        <w:t>.</w:t>
      </w:r>
    </w:p>
    <w:p w14:paraId="39417251" w14:textId="7AA41ED2" w:rsidR="00F52A7B" w:rsidRDefault="00D6748B" w:rsidP="00982666">
      <w:r>
        <w:t xml:space="preserve">In general, using co-expression networks to expand the neighborhood of the high-confidence candidate causal genes and then assessing the entire set for functional coherence through GO enrichment is a productive strategy for gaining insight into what processes are represented. Yet </w:t>
      </w:r>
      <w:r>
        <w:lastRenderedPageBreak/>
        <w:t>this approach is particularly challenging in the annotation-sparse maize genome, where only ~1% of genes have mutant phenotypes</w:t>
      </w:r>
      <w:r>
        <w:fldChar w:fldCharType="begin" w:fldLock="1"/>
      </w:r>
      <w:r>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49]", "plainTextFormattedCitation" : "[49]", "previouslyFormattedCitation" : "[49]" }, "properties" : { "noteIndex" : 0 }, "schema" : "https://github.com/citation-style-language/schema/raw/master/csl-citation.json" }</w:instrText>
      </w:r>
      <w:r>
        <w:fldChar w:fldCharType="separate"/>
      </w:r>
      <w:r w:rsidRPr="00EA432F">
        <w:rPr>
          <w:noProof/>
        </w:rPr>
        <w:t>[49]</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982666">
      <w:pPr>
        <w:pStyle w:val="Heading2"/>
      </w:pPr>
      <w:r>
        <w:t>Gene co-expression analysis of D9</w:t>
      </w:r>
    </w:p>
    <w:p w14:paraId="7588E16C" w14:textId="326A2234" w:rsidR="00C429E1" w:rsidRDefault="00C429E1" w:rsidP="00C429E1">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8C15B5">
        <w:t>D9CoExpression</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56]", "plainTextFormattedCitation" : "[56]", "previouslyFormattedCitation" : "[56]" }, "properties" : { "noteIndex" : 0 }, "schema" : "https://github.com/citation-style-language/schema/raw/master/csl-citation.json" }</w:instrText>
      </w:r>
      <w:r>
        <w:fldChar w:fldCharType="separate"/>
      </w:r>
      <w:r w:rsidRPr="0018603E">
        <w:rPr>
          <w:noProof/>
        </w:rPr>
        <w:t>[5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C9C7E17" w:rsidR="00C429E1" w:rsidRDefault="00C429E1" w:rsidP="00C429E1">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57]", "plainTextFormattedCitation" : "[57]", "previouslyFormattedCitation" : "[57]" }, "properties" : { "noteIndex" : 0 }, "schema" : "https://github.com/citation-style-language/schema/raw/master/csl-citation.json" }</w:instrText>
      </w:r>
      <w:r>
        <w:fldChar w:fldCharType="separate"/>
      </w:r>
      <w:r w:rsidRPr="0018603E">
        <w:rPr>
          <w:noProof/>
        </w:rPr>
        <w:t>[57]</w:t>
      </w:r>
      <w:r>
        <w:fldChar w:fldCharType="end"/>
      </w:r>
      <w:r>
        <w:t xml:space="preserve">. The genes encoding enzymes that participate in phenylpropanoid biosynthesis, </w:t>
      </w:r>
      <w:r w:rsidRPr="00BA0993">
        <w:rPr>
          <w:i/>
        </w:rPr>
        <w:t>ccr1</w:t>
      </w:r>
      <w:r>
        <w:t xml:space="preserve"> </w:t>
      </w:r>
      <w:r>
        <w:lastRenderedPageBreak/>
        <w:t xml:space="preserve">(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4B3C64B2" w:rsidR="00C429E1" w:rsidRDefault="00C429E1" w:rsidP="00C429E1">
      <w:r>
        <w:t>------</w:t>
      </w:r>
    </w:p>
    <w:p w14:paraId="66EFE18B" w14:textId="3F71069A" w:rsidR="00C429E1" w:rsidRDefault="00C429E1" w:rsidP="00C429E1">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58]", "plainTextFormattedCitation" : "[58]", "previouslyFormattedCitation" : "[58]" }, "properties" : { "noteIndex" : 0 }, "schema" : "https://github.com/citation-style-language/schema/raw/master/csl-citation.json" }</w:instrText>
      </w:r>
      <w:r>
        <w:fldChar w:fldCharType="separate"/>
      </w:r>
      <w:r w:rsidRPr="0018603E">
        <w:rPr>
          <w:noProof/>
        </w:rPr>
        <w:t>[58]</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58]", "plainTextFormattedCitation" : "[58]", "previouslyFormattedCitation" : "[58]" }, "properties" : { "noteIndex" : 0 }, "schema" : "https://github.com/citation-style-language/schema/raw/master/csl-citation.json" }</w:instrText>
      </w:r>
      <w:r w:rsidRPr="009E6F05">
        <w:fldChar w:fldCharType="separate"/>
      </w:r>
      <w:r w:rsidRPr="0018603E">
        <w:rPr>
          <w:noProof/>
        </w:rPr>
        <w:t>[58]</w:t>
      </w:r>
      <w:r w:rsidRPr="009E6F05">
        <w:fldChar w:fldCharType="end"/>
      </w:r>
      <w:r w:rsidRPr="007C768D">
        <w:t xml:space="preserve">. The </w:t>
      </w:r>
      <w:r w:rsidRPr="00262B1A">
        <w:rPr>
          <w:i/>
        </w:rPr>
        <w:t>su1</w:t>
      </w:r>
      <w:r w:rsidRPr="007C768D">
        <w:t xml:space="preserve"> gene</w:t>
      </w:r>
      <w:r w:rsidR="00420B5E">
        <w:t xml:space="preserve"> was the only </w:t>
      </w:r>
    </w:p>
    <w:p w14:paraId="55DDEB28" w14:textId="16DF48C2" w:rsidR="00D6748B" w:rsidRDefault="00C429E1" w:rsidP="00D6748B">
      <w:r>
        <w:t>-------</w:t>
      </w:r>
    </w:p>
    <w:p w14:paraId="007BAB1E" w14:textId="4014781C" w:rsidR="00A7235E" w:rsidRPr="00B750E1" w:rsidRDefault="00A7235E" w:rsidP="00A7235E">
      <w:r>
        <w:t xml:space="preserve">Previous analysis of lines segregating </w:t>
      </w:r>
      <w:r w:rsidRPr="00262B1A">
        <w:rPr>
          <w:i/>
        </w:rPr>
        <w:t>su1</w:t>
      </w:r>
      <w:r w:rsidRPr="007C768D">
        <w:t xml:space="preserve"> allele</w:t>
      </w:r>
      <w:r>
        <w:t xml:space="preserve"> </w:t>
      </w:r>
      <w:r w:rsidRPr="007C768D">
        <w:t xml:space="preserve">in the IL14H RIL population </w:t>
      </w:r>
      <w:r>
        <w:t>and</w:t>
      </w:r>
      <w:r w:rsidRPr="007C768D">
        <w:t xml:space="preserve"> measured in the NAM panel, four were </w:t>
      </w:r>
      <w:r>
        <w:t>associated with</w:t>
      </w:r>
      <w:r w:rsidRPr="007C768D">
        <w:t xml:space="preserve"> </w:t>
      </w:r>
      <w:r w:rsidRPr="006D108A">
        <w:rPr>
          <w:i/>
        </w:rPr>
        <w:t>su1</w:t>
      </w:r>
      <w:r w:rsidRPr="007C768D">
        <w:t xml:space="preserve"> </w:t>
      </w:r>
      <w:r>
        <w:t xml:space="preserve">variation </w:t>
      </w:r>
      <w:r w:rsidRPr="007C768D">
        <w:t xml:space="preserve">in </w:t>
      </w:r>
      <w:r>
        <w:t>the association panel</w:t>
      </w:r>
      <w:r w:rsidRPr="007C768D">
        <w:t xml:space="preserve">. It is possible that </w:t>
      </w:r>
      <w:r w:rsidRPr="00262B1A">
        <w:rPr>
          <w:i/>
        </w:rPr>
        <w:t>su1</w:t>
      </w:r>
      <w:r w:rsidRPr="007C768D">
        <w:t xml:space="preserve">, which is expressed in multiple plant compartments including the roots, might also </w:t>
      </w:r>
      <w:r>
        <w:t xml:space="preserve">have </w:t>
      </w:r>
      <w:r>
        <w:lastRenderedPageBreak/>
        <w:t>effects throughout</w:t>
      </w:r>
      <w:r w:rsidRPr="007C768D">
        <w:t xml:space="preserve"> the seed ionome beyond a dramatic loss of seed starch. This may result from coordinate regulation </w:t>
      </w:r>
      <w:r>
        <w:t>of</w:t>
      </w:r>
      <w:r w:rsidRPr="007C768D">
        <w:t xml:space="preserve"> the encoded isoamylase and other root-expressed determinants of S and Se metabolism, or</w:t>
      </w:r>
      <w:r>
        <w:t xml:space="preserve"> from</w:t>
      </w:r>
      <w:r w:rsidRPr="007C768D">
        <w:t xml:space="preserve"> unexpected coordination between root and seed expression networks. The finding that HPO network ne</w:t>
      </w:r>
      <w:r>
        <w:t xml:space="preserve">ighbors for P were enriched for </w:t>
      </w:r>
      <w:r w:rsidRPr="007C768D">
        <w:t xml:space="preserve">carbohydrate biosynthetic enzymes favors the </w:t>
      </w:r>
      <w:r>
        <w:t xml:space="preserve">former </w:t>
      </w:r>
      <w:r w:rsidRPr="007C768D">
        <w:t xml:space="preserve">of these </w:t>
      </w:r>
      <w:r>
        <w:t xml:space="preserve">two </w:t>
      </w:r>
      <w:r w:rsidRPr="007C768D">
        <w:t>hypotheses</w:t>
      </w:r>
      <w:r>
        <w:t xml:space="preserve"> (see </w:t>
      </w:r>
      <w:r>
        <w:fldChar w:fldCharType="begin"/>
      </w:r>
      <w:r>
        <w:instrText xml:space="preserve"> REF _Ref483951527 \h  \* MERGEFORMAT </w:instrText>
      </w:r>
      <w:r>
        <w:fldChar w:fldCharType="separate"/>
      </w:r>
      <w:r w:rsidR="008C15B5">
        <w:t>GOEnrichmentTree</w:t>
      </w:r>
      <w:r>
        <w:fldChar w:fldCharType="end"/>
      </w:r>
      <w:r>
        <w:t>).</w:t>
      </w:r>
    </w:p>
    <w:p w14:paraId="236053D9" w14:textId="505C8AFC" w:rsidR="00A7235E" w:rsidRPr="00EF1080" w:rsidRDefault="00A7235E" w:rsidP="00A7235E">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0EF7087B" w14:textId="417D7D48" w:rsidR="00A7235E" w:rsidRDefault="00A7235E" w:rsidP="00A7235E">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45]", "plainTextFormattedCitation" : "[45]", "previouslyFormattedCitation" : "[45]" }, "properties" : { "noteIndex" : 0 }, "schema" : "https://github.com/citation-style-language/schema/raw/master/csl-citation.json" }</w:instrText>
      </w:r>
      <w:r>
        <w:fldChar w:fldCharType="separate"/>
      </w:r>
      <w:r w:rsidRPr="00EA432F">
        <w:rPr>
          <w:noProof/>
        </w:rPr>
        <w:t>[45]</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w:t>
      </w:r>
      <w:r w:rsidRPr="00B750E1">
        <w:lastRenderedPageBreak/>
        <w:t xml:space="preserve">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4259EB68" w14:textId="5B6234A8" w:rsidR="00C429E1" w:rsidRDefault="00730EEA" w:rsidP="00D6748B">
      <w:r>
        <w:t>----</w:t>
      </w:r>
    </w:p>
    <w:p w14:paraId="7C59A0F9" w14:textId="77777777" w:rsidR="00730EEA" w:rsidRDefault="00730EEA" w:rsidP="00730EE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37AD21D3" w:rsidR="00A26D91" w:rsidRPr="00D6748B" w:rsidRDefault="00730EEA" w:rsidP="00A26D91">
      <w:r>
        <w:t>Cadmium is well measured by ICP-MS and affected by substantial genetic variance</w:t>
      </w:r>
      <w:r>
        <w:fldChar w:fldCharType="begin" w:fldLock="1"/>
      </w:r>
      <w:r>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43]", "plainTextFormattedCitation" : "[43]", "previouslyFormattedCitation" : "[43]" }, "properties" : { "noteIndex" : 0 }, "schema" : "https://github.com/citation-style-language/schema/raw/master/csl-citation.json" }</w:instrText>
      </w:r>
      <w:r>
        <w:fldChar w:fldCharType="separate"/>
      </w:r>
      <w:r w:rsidRPr="00EA432F">
        <w:rPr>
          <w:noProof/>
        </w:rPr>
        <w:t>[43]</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8C15B5">
        <w:t>SummaryHPOGenes</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61]", "plainTextFormattedCitation" : "[61]", "previouslyFormattedCitation" : "[61]" }, "properties" : { "noteIndex" : 0 }, "schema" : "https://github.com/citation-style-language/schema/raw/master/csl-citation.json" }</w:instrText>
      </w:r>
      <w:r>
        <w:fldChar w:fldCharType="separate"/>
      </w:r>
      <w:r w:rsidRPr="0018603E">
        <w:rPr>
          <w:noProof/>
        </w:rPr>
        <w:t>[61]</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62]", "plainTextFormattedCitation" : "[62]", "previouslyFormattedCitation" : "[62]" }, "properties" : { "noteIndex" : 0 }, "schema" : "https://github.com/citation-style-language/schema/raw/master/csl-citation.json" }</w:instrText>
      </w:r>
      <w:r>
        <w:fldChar w:fldCharType="separate"/>
      </w:r>
      <w:r w:rsidRPr="0018603E">
        <w:rPr>
          <w:noProof/>
        </w:rPr>
        <w:t>[62]</w:t>
      </w:r>
      <w:r>
        <w:fldChar w:fldCharType="end"/>
      </w:r>
      <w:r>
        <w:t>. This gene was expressed at the highest level in th</w:t>
      </w:r>
      <w:r w:rsidR="00F52A7B">
        <w:t>e stele at 3 days after sowing.</w:t>
      </w:r>
    </w:p>
    <w:sectPr w:rsidR="00A26D91" w:rsidRPr="00D6748B" w:rsidSect="0078713F">
      <w:headerReference w:type="default" r:id="rId17"/>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ob" w:date="2017-12-28T16:48:00Z" w:initials="r">
    <w:p w14:paraId="5EED8015" w14:textId="04F535B9" w:rsidR="00B078C7" w:rsidRDefault="00B078C7">
      <w:pPr>
        <w:pStyle w:val="CommentText"/>
      </w:pPr>
      <w:r>
        <w:rPr>
          <w:rStyle w:val="CommentReference"/>
        </w:rPr>
        <w:annotationRef/>
      </w:r>
      <w:r>
        <w:t xml:space="preserve">Old title: </w:t>
      </w:r>
      <w:r w:rsidRPr="006B33EA">
        <w:t xml:space="preserve">Integrating </w:t>
      </w:r>
      <w:r>
        <w:t>co-expression networks</w:t>
      </w:r>
      <w:r w:rsidRPr="006B33EA">
        <w:t xml:space="preserve"> with GWAS </w:t>
      </w:r>
      <w:r>
        <w:t>d</w:t>
      </w:r>
      <w:r w:rsidRPr="00AF54D7">
        <w:t>etects</w:t>
      </w:r>
      <w:r>
        <w:t xml:space="preserve"> genes driving elemental accumulation</w:t>
      </w:r>
      <w:r w:rsidRPr="006B33EA">
        <w:t xml:space="preserve"> in </w:t>
      </w:r>
      <w:r>
        <w:t>m</w:t>
      </w:r>
      <w:r w:rsidRPr="00AF54D7">
        <w:t>aize</w:t>
      </w:r>
      <w:r>
        <w:t xml:space="preserve"> s</w:t>
      </w:r>
      <w:r w:rsidRPr="00AF54D7">
        <w:t>ee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ED801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E881AC" w14:textId="77777777" w:rsidR="00C00D0F" w:rsidRDefault="00C00D0F" w:rsidP="006804EA">
      <w:r>
        <w:separator/>
      </w:r>
    </w:p>
  </w:endnote>
  <w:endnote w:type="continuationSeparator" w:id="0">
    <w:p w14:paraId="5CCC22F3" w14:textId="77777777" w:rsidR="00C00D0F" w:rsidRDefault="00C00D0F" w:rsidP="006804EA">
      <w:r>
        <w:continuationSeparator/>
      </w:r>
    </w:p>
  </w:endnote>
  <w:endnote w:type="continuationNotice" w:id="1">
    <w:p w14:paraId="3EF08E39" w14:textId="77777777" w:rsidR="00C00D0F" w:rsidRDefault="00C00D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Yu Mincho">
    <w:altName w:val="游明朝"/>
    <w:panose1 w:val="00000000000000000000"/>
    <w:charset w:val="8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4825715E" w:rsidR="00C00D0F" w:rsidRDefault="00C00D0F" w:rsidP="006804EA">
        <w:pPr>
          <w:pStyle w:val="Footer"/>
        </w:pPr>
        <w:r>
          <w:fldChar w:fldCharType="begin"/>
        </w:r>
        <w:r w:rsidRPr="006A5509">
          <w:instrText xml:space="preserve"> PAGE   \* MERGEFORMAT </w:instrText>
        </w:r>
        <w:r>
          <w:fldChar w:fldCharType="separate"/>
        </w:r>
        <w:r w:rsidR="009D72D8">
          <w:rPr>
            <w:noProof/>
          </w:rPr>
          <w:t>28</w:t>
        </w:r>
        <w:r>
          <w:rPr>
            <w:noProof/>
          </w:rPr>
          <w:fldChar w:fldCharType="end"/>
        </w:r>
      </w:p>
    </w:sdtContent>
  </w:sdt>
  <w:p w14:paraId="1B93D360" w14:textId="77777777" w:rsidR="00C00D0F" w:rsidRDefault="00C00D0F"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8A4516" w14:textId="77777777" w:rsidR="00C00D0F" w:rsidRDefault="00C00D0F" w:rsidP="006804EA">
      <w:r>
        <w:separator/>
      </w:r>
    </w:p>
  </w:footnote>
  <w:footnote w:type="continuationSeparator" w:id="0">
    <w:p w14:paraId="226B6DAD" w14:textId="77777777" w:rsidR="00C00D0F" w:rsidRDefault="00C00D0F" w:rsidP="006804EA">
      <w:r>
        <w:continuationSeparator/>
      </w:r>
    </w:p>
  </w:footnote>
  <w:footnote w:type="continuationNotice" w:id="1">
    <w:p w14:paraId="5F53988F" w14:textId="77777777" w:rsidR="00C00D0F" w:rsidRDefault="00C00D0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C00D0F" w:rsidRDefault="00C00D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287"/>
    <w:rsid w:val="00045A26"/>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8030E"/>
    <w:rsid w:val="0018071A"/>
    <w:rsid w:val="0018079F"/>
    <w:rsid w:val="0018098B"/>
    <w:rsid w:val="00181AE2"/>
    <w:rsid w:val="00181DDC"/>
    <w:rsid w:val="00181E05"/>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CA0"/>
    <w:rsid w:val="001A2D64"/>
    <w:rsid w:val="001A2E3A"/>
    <w:rsid w:val="001A2F48"/>
    <w:rsid w:val="001A35D6"/>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AAA"/>
    <w:rsid w:val="001D7C84"/>
    <w:rsid w:val="001E12C1"/>
    <w:rsid w:val="001E1711"/>
    <w:rsid w:val="001E1ABC"/>
    <w:rsid w:val="001E296A"/>
    <w:rsid w:val="001E2DD2"/>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1F91"/>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B0996"/>
    <w:rsid w:val="002B0E34"/>
    <w:rsid w:val="002B131F"/>
    <w:rsid w:val="002B16A0"/>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E86"/>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263"/>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478"/>
    <w:rsid w:val="00383952"/>
    <w:rsid w:val="00383E5E"/>
    <w:rsid w:val="00384CA8"/>
    <w:rsid w:val="00385076"/>
    <w:rsid w:val="003857C1"/>
    <w:rsid w:val="00385D3C"/>
    <w:rsid w:val="00386733"/>
    <w:rsid w:val="003867C9"/>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304"/>
    <w:rsid w:val="003A4844"/>
    <w:rsid w:val="003A4ABF"/>
    <w:rsid w:val="003A4B4B"/>
    <w:rsid w:val="003A4EB2"/>
    <w:rsid w:val="003A4FB2"/>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EB9"/>
    <w:rsid w:val="003F019A"/>
    <w:rsid w:val="003F01CE"/>
    <w:rsid w:val="003F0355"/>
    <w:rsid w:val="003F0C65"/>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4B7"/>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5F772D"/>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ACB"/>
    <w:rsid w:val="0061500D"/>
    <w:rsid w:val="006151DF"/>
    <w:rsid w:val="0061641F"/>
    <w:rsid w:val="00616577"/>
    <w:rsid w:val="0061690A"/>
    <w:rsid w:val="00616CDD"/>
    <w:rsid w:val="006201C1"/>
    <w:rsid w:val="0062107A"/>
    <w:rsid w:val="00621242"/>
    <w:rsid w:val="00621FD9"/>
    <w:rsid w:val="00623216"/>
    <w:rsid w:val="006243DE"/>
    <w:rsid w:val="00624876"/>
    <w:rsid w:val="00624A03"/>
    <w:rsid w:val="00624BC1"/>
    <w:rsid w:val="0062580A"/>
    <w:rsid w:val="00625949"/>
    <w:rsid w:val="00626B97"/>
    <w:rsid w:val="00626F24"/>
    <w:rsid w:val="0062730C"/>
    <w:rsid w:val="00627909"/>
    <w:rsid w:val="00627F75"/>
    <w:rsid w:val="0063012B"/>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C0B"/>
    <w:rsid w:val="006454D8"/>
    <w:rsid w:val="00645C25"/>
    <w:rsid w:val="00645D3E"/>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17F0"/>
    <w:rsid w:val="007018AE"/>
    <w:rsid w:val="0070199A"/>
    <w:rsid w:val="00702A93"/>
    <w:rsid w:val="00704C34"/>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697"/>
    <w:rsid w:val="007137C5"/>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9D2"/>
    <w:rsid w:val="00734F93"/>
    <w:rsid w:val="007366BA"/>
    <w:rsid w:val="0073753E"/>
    <w:rsid w:val="00737D75"/>
    <w:rsid w:val="007402A9"/>
    <w:rsid w:val="00740554"/>
    <w:rsid w:val="00740F3C"/>
    <w:rsid w:val="0074143C"/>
    <w:rsid w:val="00741B7B"/>
    <w:rsid w:val="0074218A"/>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7BD"/>
    <w:rsid w:val="00785312"/>
    <w:rsid w:val="007854BF"/>
    <w:rsid w:val="0078578D"/>
    <w:rsid w:val="0078619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7003"/>
    <w:rsid w:val="00797B22"/>
    <w:rsid w:val="007A01E1"/>
    <w:rsid w:val="007A0C38"/>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2F0F"/>
    <w:rsid w:val="00843273"/>
    <w:rsid w:val="008437DE"/>
    <w:rsid w:val="008446EC"/>
    <w:rsid w:val="00844A39"/>
    <w:rsid w:val="00844AFF"/>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51F6"/>
    <w:rsid w:val="008D5A05"/>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D32"/>
    <w:rsid w:val="009F0070"/>
    <w:rsid w:val="009F0240"/>
    <w:rsid w:val="009F0F98"/>
    <w:rsid w:val="009F16E3"/>
    <w:rsid w:val="009F265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7A8C"/>
    <w:rsid w:val="00A508E8"/>
    <w:rsid w:val="00A51336"/>
    <w:rsid w:val="00A51948"/>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643"/>
    <w:rsid w:val="00AB3ACF"/>
    <w:rsid w:val="00AB3B24"/>
    <w:rsid w:val="00AB46E6"/>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9E"/>
    <w:rsid w:val="00B272D8"/>
    <w:rsid w:val="00B27CCF"/>
    <w:rsid w:val="00B30259"/>
    <w:rsid w:val="00B306E9"/>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CCF"/>
    <w:rsid w:val="00B44E89"/>
    <w:rsid w:val="00B45272"/>
    <w:rsid w:val="00B45589"/>
    <w:rsid w:val="00B45F3C"/>
    <w:rsid w:val="00B45FE3"/>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AAA"/>
    <w:rsid w:val="00BE6BFB"/>
    <w:rsid w:val="00BE6F77"/>
    <w:rsid w:val="00BE732B"/>
    <w:rsid w:val="00BE744C"/>
    <w:rsid w:val="00BE7812"/>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BF7D22"/>
    <w:rsid w:val="00C00D0F"/>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6C72"/>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474"/>
    <w:rsid w:val="00C64B3E"/>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32D"/>
    <w:rsid w:val="00CB2845"/>
    <w:rsid w:val="00CB2E22"/>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E76"/>
    <w:rsid w:val="00CF6E06"/>
    <w:rsid w:val="00CF74B2"/>
    <w:rsid w:val="00CF780B"/>
    <w:rsid w:val="00CF7ABD"/>
    <w:rsid w:val="00CF7D35"/>
    <w:rsid w:val="00D007CA"/>
    <w:rsid w:val="00D00E4C"/>
    <w:rsid w:val="00D019AF"/>
    <w:rsid w:val="00D03396"/>
    <w:rsid w:val="00D037F8"/>
    <w:rsid w:val="00D0395A"/>
    <w:rsid w:val="00D04035"/>
    <w:rsid w:val="00D04EE5"/>
    <w:rsid w:val="00D05585"/>
    <w:rsid w:val="00D05681"/>
    <w:rsid w:val="00D06033"/>
    <w:rsid w:val="00D064CE"/>
    <w:rsid w:val="00D0693D"/>
    <w:rsid w:val="00D06A93"/>
    <w:rsid w:val="00D06BD3"/>
    <w:rsid w:val="00D06C48"/>
    <w:rsid w:val="00D07E8F"/>
    <w:rsid w:val="00D07F11"/>
    <w:rsid w:val="00D101B6"/>
    <w:rsid w:val="00D107E9"/>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B5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BD0"/>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ED7"/>
    <w:rsid w:val="00DB30B1"/>
    <w:rsid w:val="00DB32C9"/>
    <w:rsid w:val="00DB38AE"/>
    <w:rsid w:val="00DB3E85"/>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4A4C"/>
    <w:rsid w:val="00DE503E"/>
    <w:rsid w:val="00DE5221"/>
    <w:rsid w:val="00DE624B"/>
    <w:rsid w:val="00DE6B56"/>
    <w:rsid w:val="00DE6B75"/>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0DA0"/>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B58"/>
    <w:rsid w:val="00EF3116"/>
    <w:rsid w:val="00EF3527"/>
    <w:rsid w:val="00EF3961"/>
    <w:rsid w:val="00EF45C1"/>
    <w:rsid w:val="00EF51C5"/>
    <w:rsid w:val="00EF5A3A"/>
    <w:rsid w:val="00EF5E7C"/>
    <w:rsid w:val="00EF6419"/>
    <w:rsid w:val="00EF69B3"/>
    <w:rsid w:val="00EF6A80"/>
    <w:rsid w:val="00EF721D"/>
    <w:rsid w:val="00EF75BE"/>
    <w:rsid w:val="00F004E2"/>
    <w:rsid w:val="00F008A3"/>
    <w:rsid w:val="00F00AFE"/>
    <w:rsid w:val="00F015FF"/>
    <w:rsid w:val="00F01B67"/>
    <w:rsid w:val="00F03045"/>
    <w:rsid w:val="00F03074"/>
    <w:rsid w:val="00F03703"/>
    <w:rsid w:val="00F041A7"/>
    <w:rsid w:val="00F0435E"/>
    <w:rsid w:val="00F04363"/>
    <w:rsid w:val="00F04A59"/>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1C2"/>
    <w:rsid w:val="00F6048E"/>
    <w:rsid w:val="00F60A80"/>
    <w:rsid w:val="00F60C7D"/>
    <w:rsid w:val="00F610E7"/>
    <w:rsid w:val="00F61882"/>
    <w:rsid w:val="00F618AF"/>
    <w:rsid w:val="00F61C2A"/>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3BD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4DAC"/>
    <w:rsid w:val="00FA5637"/>
    <w:rsid w:val="00FA585D"/>
    <w:rsid w:val="00FA6A4E"/>
    <w:rsid w:val="00FA6D15"/>
    <w:rsid w:val="00FA6DDF"/>
    <w:rsid w:val="00FA6FE6"/>
    <w:rsid w:val="00FB0107"/>
    <w:rsid w:val="00FB0B35"/>
    <w:rsid w:val="00FB148D"/>
    <w:rsid w:val="00FB19CB"/>
    <w:rsid w:val="00FB1FCB"/>
    <w:rsid w:val="00FB2945"/>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9ECD92E"/>
  <w15:docId w15:val="{D07DDC79-163A-4E4F-8792-8EAF0E8052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27B"/>
    <w:pPr>
      <w:spacing w:line="48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003B66"/>
    <w:pPr>
      <w:keepNext/>
      <w:keepLines/>
      <w:spacing w:before="40" w:after="0"/>
      <w:ind w:left="72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003B66"/>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o.a.hoekenga@gmail.com"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effe174@umn.edu"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mailto:cmyers@cs.umn.edu"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ich0391@umn.edu" TargetMode="External"/><Relationship Id="rId5" Type="http://schemas.openxmlformats.org/officeDocument/2006/relationships/webSettings" Target="webSettings.xml"/><Relationship Id="rId15" Type="http://schemas.openxmlformats.org/officeDocument/2006/relationships/hyperlink" Target="mailto:ivan.baxter@ars.usda.gov" TargetMode="External"/><Relationship Id="rId10" Type="http://schemas.openxmlformats.org/officeDocument/2006/relationships/hyperlink" Target="mailto:schae234@umn.edu"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bdilkes@purdu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7F335-4ED9-4D88-ABF9-D2D51F640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4</TotalTime>
  <Pages>64</Pages>
  <Words>69572</Words>
  <Characters>396561</Characters>
  <Application>Microsoft Office Word</Application>
  <DocSecurity>0</DocSecurity>
  <Lines>3304</Lines>
  <Paragraphs>930</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65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rob</cp:lastModifiedBy>
  <cp:revision>9</cp:revision>
  <cp:lastPrinted>2017-11-17T23:34:00Z</cp:lastPrinted>
  <dcterms:created xsi:type="dcterms:W3CDTF">2017-12-18T16:10:00Z</dcterms:created>
  <dcterms:modified xsi:type="dcterms:W3CDTF">2017-12-28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bba-gene-regulatory-mechanisms</vt:lpwstr>
  </property>
  <property fmtid="{D5CDD505-2E9C-101B-9397-08002B2CF9AE}" pid="10" name="Mendeley Recent Style Name 3_1">
    <vt:lpwstr>BBA - Gene Regulatory Mechanisms</vt:lpwstr>
  </property>
  <property fmtid="{D5CDD505-2E9C-101B-9397-08002B2CF9AE}" pid="11" name="Mendeley Recent Style Id 4_1">
    <vt:lpwstr>http://www.zotero.org/styles/bmc-genomics</vt:lpwstr>
  </property>
  <property fmtid="{D5CDD505-2E9C-101B-9397-08002B2CF9AE}" pid="12" name="Mendeley Recent Style Name 4_1">
    <vt:lpwstr>BMC Genomics</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GenomeBiology-Rob</vt:lpwstr>
  </property>
</Properties>
</file>